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6B8F24" w14:textId="1BAE2562" w:rsidR="00FD481E" w:rsidRPr="009B1B56" w:rsidRDefault="00FD481E" w:rsidP="00276EA6">
      <w:pPr>
        <w:pStyle w:val="Title"/>
        <w:spacing w:line="240" w:lineRule="auto"/>
      </w:pPr>
      <w:r w:rsidRPr="009B1B56">
        <w:t>Birth year, immune history and differences in risk from seasonal influenza H1N1 and H3N2</w:t>
      </w:r>
    </w:p>
    <w:p w14:paraId="4261AA8B" w14:textId="77777777" w:rsidR="00FD481E" w:rsidRPr="009B1B56" w:rsidRDefault="00FD481E" w:rsidP="00276EA6">
      <w:pPr>
        <w:spacing w:line="240" w:lineRule="auto"/>
      </w:pPr>
    </w:p>
    <w:p w14:paraId="139910DF" w14:textId="66D8BDB3" w:rsidR="0053253B" w:rsidRPr="009B1B56" w:rsidRDefault="0053253B" w:rsidP="0053253B">
      <w:pPr>
        <w:spacing w:line="240" w:lineRule="auto"/>
        <w:jc w:val="center"/>
      </w:pPr>
      <w:r w:rsidRPr="009B1B56">
        <w:t>Katelyn M Gostic</w:t>
      </w:r>
      <w:r w:rsidRPr="009B1B56">
        <w:rPr>
          <w:rStyle w:val="SubtleEmphasis"/>
        </w:rPr>
        <w:t>1</w:t>
      </w:r>
      <w:r w:rsidRPr="009B1B56">
        <w:t>, Rebecca Bridge</w:t>
      </w:r>
      <w:r w:rsidR="00007E37">
        <w:rPr>
          <w:rStyle w:val="SubtleEmphasis"/>
        </w:rPr>
        <w:t>2</w:t>
      </w:r>
      <w:r w:rsidRPr="009B1B56">
        <w:t>, Shane Brady</w:t>
      </w:r>
      <w:r w:rsidR="00007E37">
        <w:rPr>
          <w:rStyle w:val="SubtleEmphasis"/>
        </w:rPr>
        <w:t>2</w:t>
      </w:r>
      <w:r w:rsidRPr="009B1B56">
        <w:t>, C</w:t>
      </w:r>
      <w:r w:rsidR="006A0E88">
        <w:t>é</w:t>
      </w:r>
      <w:r w:rsidRPr="009B1B56">
        <w:t>cile Viboud</w:t>
      </w:r>
      <w:r w:rsidR="00007E37">
        <w:rPr>
          <w:rStyle w:val="SubtleEmphasis"/>
        </w:rPr>
        <w:t>3</w:t>
      </w:r>
      <w:r w:rsidRPr="009B1B56">
        <w:t>, Michael Worobey</w:t>
      </w:r>
      <w:r w:rsidR="00007E37">
        <w:rPr>
          <w:rStyle w:val="SubtleEmphasis"/>
        </w:rPr>
        <w:t>4</w:t>
      </w:r>
      <w:r w:rsidRPr="009B1B56">
        <w:t>, and James O Lloyd-Smith</w:t>
      </w:r>
      <w:r w:rsidRPr="009B1B56">
        <w:rPr>
          <w:rStyle w:val="SubtleEmphasis"/>
        </w:rPr>
        <w:t>1,</w:t>
      </w:r>
      <w:r w:rsidR="00007E37">
        <w:rPr>
          <w:rStyle w:val="SubtleEmphasis"/>
        </w:rPr>
        <w:t>3</w:t>
      </w:r>
      <w:r w:rsidRPr="009B1B56">
        <w:rPr>
          <w:rStyle w:val="SubtleEmphasis"/>
        </w:rPr>
        <w:t>*</w:t>
      </w:r>
    </w:p>
    <w:p w14:paraId="7228E784" w14:textId="77777777" w:rsidR="0053253B" w:rsidRPr="009B1B56" w:rsidRDefault="0053253B" w:rsidP="0053253B">
      <w:pPr>
        <w:spacing w:line="240" w:lineRule="auto"/>
      </w:pPr>
    </w:p>
    <w:p w14:paraId="2646AF1C" w14:textId="77777777" w:rsidR="0053253B" w:rsidRPr="009B1B56" w:rsidRDefault="0053253B" w:rsidP="0053253B">
      <w:pPr>
        <w:spacing w:line="240" w:lineRule="auto"/>
      </w:pPr>
    </w:p>
    <w:p w14:paraId="00B89E44" w14:textId="5221F44B" w:rsidR="0053253B" w:rsidRPr="009B1B56" w:rsidRDefault="0053253B" w:rsidP="009B1B56">
      <w:pPr>
        <w:spacing w:line="240" w:lineRule="auto"/>
        <w:ind w:left="720" w:firstLine="0"/>
      </w:pPr>
      <w:r w:rsidRPr="009B1B56">
        <w:rPr>
          <w:rStyle w:val="SubtleEmphasis"/>
        </w:rPr>
        <w:t>1</w:t>
      </w:r>
      <w:r w:rsidRPr="009B1B56">
        <w:t>Dept. of Ecology and Evolutionary Biology, University of California, Los Angeles, Los Angeles, CA</w:t>
      </w:r>
    </w:p>
    <w:p w14:paraId="082E0AFE" w14:textId="77FA0B6B" w:rsidR="0053253B" w:rsidRPr="009B1B56" w:rsidRDefault="00007E37" w:rsidP="009B1B56">
      <w:pPr>
        <w:spacing w:line="240" w:lineRule="auto"/>
        <w:ind w:left="720" w:firstLine="0"/>
      </w:pPr>
      <w:r>
        <w:rPr>
          <w:rStyle w:val="SubtleEmphasis"/>
        </w:rPr>
        <w:t>2</w:t>
      </w:r>
      <w:r w:rsidR="0053253B" w:rsidRPr="009B1B56">
        <w:rPr>
          <w:rStyle w:val="SubtleEmphasis"/>
          <w:vertAlign w:val="baseline"/>
        </w:rPr>
        <w:t>Arizona Department of Health Services, Phoenix Arizona, USA</w:t>
      </w:r>
    </w:p>
    <w:p w14:paraId="69686D04" w14:textId="4E950B85" w:rsidR="0053253B" w:rsidRPr="009B1B56" w:rsidRDefault="00007E37" w:rsidP="009B1B56">
      <w:pPr>
        <w:spacing w:line="240" w:lineRule="auto"/>
        <w:ind w:left="720" w:firstLine="0"/>
      </w:pPr>
      <w:r>
        <w:rPr>
          <w:rStyle w:val="SubtleEmphasis"/>
        </w:rPr>
        <w:t>3</w:t>
      </w:r>
      <w:r w:rsidR="0053253B" w:rsidRPr="009B1B56">
        <w:t>Fogarty International Center, National Institutes of Health, Bethesda, MD, USA</w:t>
      </w:r>
    </w:p>
    <w:p w14:paraId="662B1BE0" w14:textId="46E7CCB3" w:rsidR="0053253B" w:rsidRPr="009B1B56" w:rsidRDefault="00007E37" w:rsidP="009B1B56">
      <w:pPr>
        <w:spacing w:line="240" w:lineRule="auto"/>
        <w:ind w:left="720" w:firstLine="0"/>
      </w:pPr>
      <w:r>
        <w:rPr>
          <w:rStyle w:val="SubtleEmphasis"/>
        </w:rPr>
        <w:t>4</w:t>
      </w:r>
      <w:r w:rsidR="0053253B" w:rsidRPr="009B1B56">
        <w:t>Dept. of Ecology and Evolutionary Biology, University of Arizona, Tucson, AZ, USA</w:t>
      </w:r>
    </w:p>
    <w:p w14:paraId="1ED95005" w14:textId="45A4D1A2" w:rsidR="0053253B" w:rsidRPr="009B1B56" w:rsidRDefault="0053253B" w:rsidP="009B1B56">
      <w:pPr>
        <w:spacing w:line="240" w:lineRule="auto"/>
        <w:ind w:left="720" w:firstLine="0"/>
      </w:pPr>
      <w:r w:rsidRPr="009B1B56">
        <w:t xml:space="preserve">* </w:t>
      </w:r>
      <w:hyperlink r:id="rId7" w:history="1">
        <w:r w:rsidR="00007E37">
          <w:rPr>
            <w:rStyle w:val="Hyperlink"/>
          </w:rPr>
          <w:t>kgostic@ucla.edu</w:t>
        </w:r>
      </w:hyperlink>
    </w:p>
    <w:p w14:paraId="0B7CE950" w14:textId="77777777" w:rsidR="0030589E" w:rsidRPr="009B1B56" w:rsidRDefault="0030589E" w:rsidP="00276EA6">
      <w:pPr>
        <w:spacing w:line="240" w:lineRule="auto"/>
      </w:pPr>
    </w:p>
    <w:p w14:paraId="59F5CEAD" w14:textId="77777777" w:rsidR="00FD481E" w:rsidRPr="009B1B56" w:rsidRDefault="00FD481E" w:rsidP="00276EA6">
      <w:pPr>
        <w:spacing w:line="240" w:lineRule="auto"/>
      </w:pPr>
    </w:p>
    <w:p w14:paraId="1E847C1A" w14:textId="77777777" w:rsidR="003D712F" w:rsidRPr="009B1B56" w:rsidRDefault="003D712F" w:rsidP="003D712F">
      <w:pPr>
        <w:pStyle w:val="Heading1"/>
        <w:spacing w:line="240" w:lineRule="auto"/>
        <w:rPr>
          <w:color w:val="000000" w:themeColor="text1"/>
        </w:rPr>
      </w:pPr>
      <w:r w:rsidRPr="009B1B56">
        <w:rPr>
          <w:color w:val="000000" w:themeColor="text1"/>
        </w:rPr>
        <w:t>Abstract</w:t>
      </w:r>
    </w:p>
    <w:p w14:paraId="44C61808" w14:textId="72FB919B" w:rsidR="00FD481E" w:rsidRPr="009B1B56" w:rsidRDefault="003D712F" w:rsidP="003D712F">
      <w:pPr>
        <w:spacing w:line="240" w:lineRule="auto"/>
      </w:pPr>
      <w:r w:rsidRPr="009B1B56">
        <w:t>Across decades of co-circulation in humans, influenza A subtype</w:t>
      </w:r>
      <w:r w:rsidR="008B4D4B" w:rsidRPr="009B1B56">
        <w:t>s</w:t>
      </w:r>
      <w:r w:rsidRPr="009B1B56">
        <w:t xml:space="preserve"> H1N1 and H3N2 have caused </w:t>
      </w:r>
      <w:r w:rsidRPr="009B1B56">
        <w:rPr>
          <w:szCs w:val="22"/>
        </w:rPr>
        <w:t>seasonal epidemics characterized by different age distributions of infection and mortality. H3N2 causes the majority of cases in high-risk elderly cohorts, and the majority of overall deaths, whereas H1N1 causes incidence shifted towards young and middle-aged adults, and fewer deaths. These contrasting age profiles may result from differences in childhood exposure to H1N1 and H3N2 or differences in evolutionary rate between subtypes. Here we analyze</w:t>
      </w:r>
      <w:r w:rsidRPr="009B1B56">
        <w:rPr>
          <w:rStyle w:val="CommentReference"/>
          <w:sz w:val="22"/>
          <w:szCs w:val="22"/>
        </w:rPr>
        <w:t xml:space="preserve"> </w:t>
      </w:r>
      <w:r w:rsidR="00D21EC4">
        <w:rPr>
          <w:rStyle w:val="CommentReference"/>
          <w:sz w:val="22"/>
          <w:szCs w:val="22"/>
        </w:rPr>
        <w:t>a large epidemiological surveillance dataset</w:t>
      </w:r>
      <w:r w:rsidR="00D21EC4" w:rsidRPr="009B1B56">
        <w:rPr>
          <w:rStyle w:val="CommentReference"/>
          <w:sz w:val="22"/>
          <w:szCs w:val="22"/>
        </w:rPr>
        <w:t xml:space="preserve"> </w:t>
      </w:r>
      <w:r w:rsidRPr="009B1B56">
        <w:rPr>
          <w:rStyle w:val="CommentReference"/>
          <w:sz w:val="22"/>
          <w:szCs w:val="22"/>
        </w:rPr>
        <w:t xml:space="preserve">to test whether childhood immune imprinting shapes seasonal </w:t>
      </w:r>
      <w:r w:rsidR="00B279F4">
        <w:rPr>
          <w:rStyle w:val="CommentReference"/>
          <w:sz w:val="22"/>
          <w:szCs w:val="22"/>
        </w:rPr>
        <w:t>influenza</w:t>
      </w:r>
      <w:r w:rsidRPr="009B1B56">
        <w:rPr>
          <w:rStyle w:val="CommentReference"/>
          <w:sz w:val="22"/>
          <w:szCs w:val="22"/>
        </w:rPr>
        <w:t xml:space="preserve"> epidemiology</w:t>
      </w:r>
      <w:r w:rsidR="00155E20" w:rsidRPr="009B1B56">
        <w:rPr>
          <w:rStyle w:val="CommentReference"/>
          <w:sz w:val="22"/>
          <w:szCs w:val="22"/>
        </w:rPr>
        <w:t>, and if so, whether it acts</w:t>
      </w:r>
      <w:r w:rsidRPr="009B1B56">
        <w:rPr>
          <w:rStyle w:val="CommentReference"/>
          <w:sz w:val="22"/>
          <w:szCs w:val="22"/>
        </w:rPr>
        <w:t xml:space="preserve"> primarily via immune memory </w:t>
      </w:r>
      <w:r w:rsidR="00091B80">
        <w:rPr>
          <w:rStyle w:val="CommentReference"/>
          <w:sz w:val="22"/>
          <w:szCs w:val="22"/>
        </w:rPr>
        <w:t>of</w:t>
      </w:r>
      <w:r w:rsidR="00091B80" w:rsidRPr="009B1B56">
        <w:rPr>
          <w:rStyle w:val="CommentReference"/>
          <w:sz w:val="22"/>
          <w:szCs w:val="22"/>
        </w:rPr>
        <w:t xml:space="preserve"> </w:t>
      </w:r>
      <w:r w:rsidRPr="009B1B56">
        <w:rPr>
          <w:rStyle w:val="CommentReference"/>
          <w:sz w:val="22"/>
          <w:szCs w:val="22"/>
        </w:rPr>
        <w:t xml:space="preserve">a particular influenza </w:t>
      </w:r>
      <w:r w:rsidR="00091B80">
        <w:rPr>
          <w:rStyle w:val="CommentReference"/>
          <w:sz w:val="22"/>
          <w:szCs w:val="22"/>
        </w:rPr>
        <w:t xml:space="preserve">subtype </w:t>
      </w:r>
      <w:r w:rsidRPr="009B1B56">
        <w:rPr>
          <w:rStyle w:val="CommentReference"/>
          <w:sz w:val="22"/>
          <w:szCs w:val="22"/>
        </w:rPr>
        <w:t xml:space="preserve">or via broader immune memory that protects across subtypes. We also test the impact of evolutionary differences </w:t>
      </w:r>
      <w:r w:rsidR="00314283" w:rsidRPr="009B1B56">
        <w:rPr>
          <w:rStyle w:val="CommentReference"/>
          <w:sz w:val="22"/>
          <w:szCs w:val="22"/>
        </w:rPr>
        <w:t xml:space="preserve">between influenza subtypes </w:t>
      </w:r>
      <w:r w:rsidRPr="009B1B56">
        <w:rPr>
          <w:rStyle w:val="CommentReference"/>
          <w:sz w:val="22"/>
          <w:szCs w:val="22"/>
        </w:rPr>
        <w:t xml:space="preserve">on the age </w:t>
      </w:r>
      <w:r w:rsidR="00314283" w:rsidRPr="009B1B56">
        <w:rPr>
          <w:rStyle w:val="CommentReference"/>
          <w:sz w:val="22"/>
          <w:szCs w:val="22"/>
        </w:rPr>
        <w:t xml:space="preserve">distributions </w:t>
      </w:r>
      <w:r w:rsidRPr="009B1B56">
        <w:rPr>
          <w:rStyle w:val="CommentReference"/>
          <w:sz w:val="22"/>
          <w:szCs w:val="22"/>
        </w:rPr>
        <w:t xml:space="preserve">of </w:t>
      </w:r>
      <w:r w:rsidR="00A70B47">
        <w:rPr>
          <w:rStyle w:val="CommentReference"/>
          <w:sz w:val="22"/>
          <w:szCs w:val="22"/>
        </w:rPr>
        <w:t>infection</w:t>
      </w:r>
      <w:r w:rsidRPr="009B1B56">
        <w:rPr>
          <w:rStyle w:val="CommentReference"/>
          <w:sz w:val="22"/>
          <w:szCs w:val="22"/>
        </w:rPr>
        <w:t>.</w:t>
      </w:r>
      <w:r w:rsidRPr="009B1B56">
        <w:rPr>
          <w:szCs w:val="22"/>
        </w:rPr>
        <w:t xml:space="preserve"> Likelihood-based model comparison show</w:t>
      </w:r>
      <w:r w:rsidR="00A70B47">
        <w:rPr>
          <w:szCs w:val="22"/>
        </w:rPr>
        <w:t>s</w:t>
      </w:r>
      <w:r w:rsidRPr="009B1B56">
        <w:rPr>
          <w:szCs w:val="22"/>
        </w:rPr>
        <w:t xml:space="preserve"> that narrow, within-subtype imprinting is the strongest driver of seasonal influenza risk. The data </w:t>
      </w:r>
      <w:r w:rsidR="00A70B47" w:rsidRPr="009B1B56">
        <w:rPr>
          <w:szCs w:val="22"/>
        </w:rPr>
        <w:t>d</w:t>
      </w:r>
      <w:r w:rsidR="00A70B47">
        <w:rPr>
          <w:szCs w:val="22"/>
        </w:rPr>
        <w:t>o</w:t>
      </w:r>
      <w:r w:rsidR="00A70B47" w:rsidRPr="009B1B56">
        <w:rPr>
          <w:szCs w:val="22"/>
        </w:rPr>
        <w:t xml:space="preserve"> </w:t>
      </w:r>
      <w:r w:rsidRPr="009B1B56">
        <w:rPr>
          <w:szCs w:val="22"/>
        </w:rPr>
        <w:t xml:space="preserve">not support a strong effect of evolutionary rate, or of broadly protective imprinting. Our findings emphasize that childhood exposures can imprint a lifelong immunological bias toward particular influenza subtypes, and that these cohort-specific biases shape epidemic age distributions. As a result, </w:t>
      </w:r>
      <w:r w:rsidR="00091B80">
        <w:rPr>
          <w:szCs w:val="22"/>
        </w:rPr>
        <w:t>newer, and less “senior”</w:t>
      </w:r>
      <w:r w:rsidRPr="009B1B56">
        <w:rPr>
          <w:szCs w:val="22"/>
        </w:rPr>
        <w:t xml:space="preserve"> antibody responses acquired later in life do not provide the same strength of protection as responses imprinted in childhood.  Finally, we project that </w:t>
      </w:r>
      <w:r w:rsidR="00EB3FDD">
        <w:rPr>
          <w:szCs w:val="22"/>
        </w:rPr>
        <w:t xml:space="preserve">the </w:t>
      </w:r>
      <w:r w:rsidR="00091B80">
        <w:rPr>
          <w:szCs w:val="22"/>
        </w:rPr>
        <w:t xml:space="preserve">relatively </w:t>
      </w:r>
      <w:r w:rsidR="00EB3FDD">
        <w:rPr>
          <w:szCs w:val="22"/>
        </w:rPr>
        <w:t xml:space="preserve">low mortality burden of </w:t>
      </w:r>
      <w:r w:rsidRPr="009B1B56">
        <w:rPr>
          <w:szCs w:val="22"/>
        </w:rPr>
        <w:t>H1N1</w:t>
      </w:r>
      <w:r w:rsidR="00EB3FDD">
        <w:rPr>
          <w:szCs w:val="22"/>
        </w:rPr>
        <w:t xml:space="preserve"> </w:t>
      </w:r>
      <w:r w:rsidRPr="009B1B56">
        <w:rPr>
          <w:szCs w:val="22"/>
        </w:rPr>
        <w:t>may increase in the coming decades, as cohorts that lack H1N1-specific imprinting eventually reach old age.</w:t>
      </w:r>
      <w:r w:rsidR="00FD481E" w:rsidRPr="009B1B56">
        <w:br w:type="page"/>
      </w:r>
    </w:p>
    <w:p w14:paraId="2619A099" w14:textId="4D905306" w:rsidR="00FD481E" w:rsidRPr="009B1B56" w:rsidRDefault="00FD481E" w:rsidP="00276EA6">
      <w:pPr>
        <w:pStyle w:val="Heading1"/>
      </w:pPr>
      <w:r w:rsidRPr="009B1B56">
        <w:lastRenderedPageBreak/>
        <w:t>Introduction</w:t>
      </w:r>
    </w:p>
    <w:p w14:paraId="2C64444D" w14:textId="597B5997" w:rsidR="00766109" w:rsidRPr="009B1B56" w:rsidRDefault="00AD3787" w:rsidP="005D633D">
      <w:pPr>
        <w:rPr>
          <w:szCs w:val="22"/>
        </w:rPr>
      </w:pPr>
      <w:r w:rsidRPr="009B1B56">
        <w:rPr>
          <w:szCs w:val="22"/>
        </w:rPr>
        <w:t xml:space="preserve">Childhood </w:t>
      </w:r>
      <w:r w:rsidR="00385338" w:rsidRPr="009B1B56">
        <w:rPr>
          <w:szCs w:val="22"/>
        </w:rPr>
        <w:t>influenza exposures</w:t>
      </w:r>
      <w:r w:rsidRPr="009B1B56">
        <w:rPr>
          <w:szCs w:val="22"/>
        </w:rPr>
        <w:t xml:space="preserve"> leave an immunological imprint, which has reverberating, lifelong impacts on immune memory. Foundational work on original antigenic sin </w:t>
      </w:r>
      <w:r w:rsidRPr="009B1B56">
        <w:rPr>
          <w:szCs w:val="22"/>
        </w:rPr>
        <w:fldChar w:fldCharType="begin"/>
      </w:r>
      <w:r w:rsidR="00143E5A" w:rsidRPr="009B1B56">
        <w:rPr>
          <w:szCs w:val="22"/>
        </w:rPr>
        <w:instrText xml:space="preserve"> ADDIN ZOTERO_ITEM CSL_CITATION {"citationID":"a1507iaco8j","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Pr="009B1B56">
        <w:rPr>
          <w:szCs w:val="22"/>
        </w:rPr>
        <w:fldChar w:fldCharType="separate"/>
      </w:r>
      <w:r w:rsidR="00E978E6" w:rsidRPr="009B1B56">
        <w:rPr>
          <w:szCs w:val="22"/>
        </w:rPr>
        <w:t>(1)</w:t>
      </w:r>
      <w:r w:rsidRPr="009B1B56">
        <w:rPr>
          <w:szCs w:val="22"/>
        </w:rPr>
        <w:fldChar w:fldCharType="end"/>
      </w:r>
      <w:r w:rsidRPr="009B1B56">
        <w:rPr>
          <w:szCs w:val="22"/>
        </w:rPr>
        <w:t xml:space="preserve"> and antigenic seniority </w:t>
      </w:r>
      <w:r w:rsidRPr="009B1B56">
        <w:rPr>
          <w:szCs w:val="22"/>
        </w:rPr>
        <w:fldChar w:fldCharType="begin"/>
      </w:r>
      <w:r w:rsidRPr="009B1B56">
        <w:rPr>
          <w:szCs w:val="22"/>
        </w:rPr>
        <w:instrText xml:space="preserve"> ADDIN ZOTERO_ITEM CSL_CITATION {"citationID":"TI5Ung4w","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Pr="009B1B56">
        <w:rPr>
          <w:rFonts w:ascii="Cambria Math" w:hAnsi="Cambria Math" w:cs="Cambria Math"/>
          <w:szCs w:val="22"/>
        </w:rPr>
        <w:instrText>∶</w:instrText>
      </w:r>
      <w:r w:rsidRPr="009B1B56">
        <w:rPr>
          <w:szCs w:val="22"/>
        </w:rPr>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Pr="009B1B56">
        <w:rPr>
          <w:szCs w:val="22"/>
        </w:rPr>
        <w:fldChar w:fldCharType="separate"/>
      </w:r>
      <w:r w:rsidR="00E978E6" w:rsidRPr="009B1B56">
        <w:rPr>
          <w:noProof/>
          <w:szCs w:val="22"/>
        </w:rPr>
        <w:t>(2)</w:t>
      </w:r>
      <w:r w:rsidRPr="009B1B56">
        <w:rPr>
          <w:szCs w:val="22"/>
        </w:rPr>
        <w:fldChar w:fldCharType="end"/>
      </w:r>
      <w:r w:rsidRPr="009B1B56">
        <w:rPr>
          <w:szCs w:val="22"/>
        </w:rPr>
        <w:t xml:space="preserve"> showed</w:t>
      </w:r>
      <w:r w:rsidR="00A70B47">
        <w:rPr>
          <w:szCs w:val="22"/>
        </w:rPr>
        <w:t xml:space="preserve"> </w:t>
      </w:r>
      <w:r w:rsidRPr="009B1B56">
        <w:rPr>
          <w:szCs w:val="22"/>
        </w:rPr>
        <w:t xml:space="preserve">that individuals maintain the highest </w:t>
      </w:r>
      <w:r w:rsidR="00B368C0" w:rsidRPr="009B1B56">
        <w:rPr>
          <w:szCs w:val="22"/>
        </w:rPr>
        <w:t xml:space="preserve">antibody </w:t>
      </w:r>
      <w:r w:rsidRPr="009B1B56">
        <w:rPr>
          <w:szCs w:val="22"/>
        </w:rPr>
        <w:t xml:space="preserve">titers against influenza strains encountered in childhood. But how these serological patterns map to functional immune protection, and shape birth year-specific risk during outbreaks, remains an active </w:t>
      </w:r>
      <w:r w:rsidR="00B368C0" w:rsidRPr="009B1B56">
        <w:rPr>
          <w:szCs w:val="22"/>
        </w:rPr>
        <w:t>area of inquiry</w:t>
      </w:r>
      <w:r w:rsidRPr="009B1B56">
        <w:rPr>
          <w:szCs w:val="22"/>
        </w:rPr>
        <w:t>. One open question</w:t>
      </w:r>
      <w:r w:rsidR="00766109" w:rsidRPr="009B1B56">
        <w:rPr>
          <w:szCs w:val="22"/>
        </w:rPr>
        <w:t xml:space="preserve"> is the breadth of cross-protection provided by immune memory imprinted </w:t>
      </w:r>
      <w:r w:rsidR="00091B80">
        <w:rPr>
          <w:szCs w:val="22"/>
        </w:rPr>
        <w:t>by influenza viruses encountered in childhood</w:t>
      </w:r>
      <w:r w:rsidR="00766109" w:rsidRPr="009B1B56">
        <w:rPr>
          <w:szCs w:val="22"/>
        </w:rPr>
        <w:t xml:space="preserve">. </w:t>
      </w:r>
    </w:p>
    <w:p w14:paraId="574B8285" w14:textId="2B904C6E" w:rsidR="007F0193" w:rsidRPr="009B1B56" w:rsidRDefault="00E00AC7" w:rsidP="005D633D">
      <w:pPr>
        <w:rPr>
          <w:szCs w:val="22"/>
        </w:rPr>
      </w:pPr>
      <w:r w:rsidRPr="009B1B56">
        <w:rPr>
          <w:szCs w:val="22"/>
        </w:rPr>
        <w:t xml:space="preserve">Many epidemiological </w:t>
      </w:r>
      <w:r w:rsidR="00A70B47">
        <w:rPr>
          <w:szCs w:val="22"/>
        </w:rPr>
        <w:t>studies</w:t>
      </w:r>
      <w:r w:rsidR="00A70B47" w:rsidRPr="009B1B56">
        <w:rPr>
          <w:szCs w:val="22"/>
        </w:rPr>
        <w:t xml:space="preserve"> </w:t>
      </w:r>
      <w:r w:rsidRPr="009B1B56">
        <w:rPr>
          <w:szCs w:val="22"/>
        </w:rPr>
        <w:t xml:space="preserve">highlight benefits from </w:t>
      </w:r>
      <w:r w:rsidR="009311CF" w:rsidRPr="009B1B56">
        <w:rPr>
          <w:szCs w:val="22"/>
        </w:rPr>
        <w:t>imprinting protection</w:t>
      </w:r>
      <w:r w:rsidR="003D712F" w:rsidRPr="009B1B56">
        <w:rPr>
          <w:szCs w:val="22"/>
        </w:rPr>
        <w:t>; every modern influenza pandemic has spared certain birth cohorts</w:t>
      </w:r>
      <w:r w:rsidR="009311CF" w:rsidRPr="009B1B56">
        <w:rPr>
          <w:szCs w:val="22"/>
        </w:rPr>
        <w:t xml:space="preserve">, presumably due to </w:t>
      </w:r>
      <w:r w:rsidR="00B81F0A" w:rsidRPr="009B1B56">
        <w:rPr>
          <w:szCs w:val="22"/>
        </w:rPr>
        <w:t>cross-protective memory</w:t>
      </w:r>
      <w:r w:rsidR="00AD3787" w:rsidRPr="009B1B56">
        <w:rPr>
          <w:szCs w:val="22"/>
        </w:rPr>
        <w:t xml:space="preserve"> primed </w:t>
      </w:r>
      <w:r w:rsidR="003D712F" w:rsidRPr="009B1B56">
        <w:rPr>
          <w:szCs w:val="22"/>
        </w:rPr>
        <w:t>in childhood</w:t>
      </w:r>
      <w:r w:rsidR="00AD3787" w:rsidRPr="009B1B56">
        <w:rPr>
          <w:szCs w:val="22"/>
        </w:rPr>
        <w:t xml:space="preserve"> </w:t>
      </w:r>
      <w:r w:rsidR="00AD3787" w:rsidRPr="009B1B56">
        <w:rPr>
          <w:szCs w:val="22"/>
        </w:rPr>
        <w:fldChar w:fldCharType="begin"/>
      </w:r>
      <w:r w:rsidR="00C21CB5" w:rsidRPr="009B1B56">
        <w:rPr>
          <w:szCs w:val="22"/>
        </w:rPr>
        <w:instrText xml:space="preserve"> ADDIN ZOTERO_ITEM CSL_CITATION {"citationID":"vTaTiNeI","properties":{"formattedCitation":"(3\\uc0\\u8211{}9)","plainCitation":"(3–9)","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043,"uris":["http://zotero.org/groups/2313999/items/I2Y7U5WH"],"uri":["http://zotero.org/groups/2313999/items/I2Y7U5WH"],"itemData":{"id":1043,"type":"article-journal","title":"Global Mortality Estimates for the 2009 Influenza Pandemic from the GLaMOR Project: A Modeling Study","container-title":"PLOS Medicine","page":"e1001558","volume":"10","issue":"11","source":"PLoS Journals","abstract":"Lone Simonsen and colleagues use a two-stage statistical modeling approach to estimate the global mortality burden of the 2009 influenza pandemic from mortality data obtained from multiple countries. Please see later in the article for the Editors' Summary","DOI":"10.1371/journal.pmed.1001558","ISSN":"1549-1676","title-short":"Global Mortality Estimates for the 2009 Influenza Pandemic from the GLaMOR Project","journalAbbreviation":"PLOS Medicine","language":"en","author":[{"family":"Simonsen","given":"Lone"},{"family":"Spreeuwenberg","given":"Peter"},{"family":"Lustig","given":"Roger"},{"family":"Taylor","given":"Robert J."},{"family":"Fleming","given":"Douglas M."},{"family":"Kroneman","given":"Madelon"},{"family":"Kerkhove","given":"Maria D. Van"},{"family":"Mounts","given":"Anthony W."},{"family":"Paget","given":"W. John"},{"family":"Teams","given":"the GLaMOR Collaborating"}],"issued":{"date-parts":[["2013",11,26]]}}},{"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id":1051,"uris":["http://zotero.org/groups/2313999/items/QNY6SAT2"],"uri":["http://zotero.org/groups/2313999/items/QNY6SAT2"],"itemData":{"id":1051,"type":"article-journal","title":"Age-specific mortality risk from pandemic influenza","container-title":"Journal of Theoretical Biology","page":"29-34","volume":"288","source":"PubMed","abstract":"Younger age groups account for proportionally more mortality in influenza pandemics than in seasonal influenza epidemics. Mechanisms that might explain this include young people suffering from an over-reactive immune system (\"cytokine storm\"), older people benefiting from cross-immunity from a wider variety of previous influenza infections (\"antigenic history\"), and lifetime immune responses in all people being shaped by their first influenza A infection (\"antigenic imprinting\" or \"original antigenic sin\"). We examined whether these mechanisms can explain age-specific influenza mortality patterns, using the complete database of individual deaths in Canada from 1951 to 1999. The mortality pattern during the 1957 pandemic indicates that antigenic imprinting plays an important role in determining age-specific influenza virulence and that both shift years and major drift years contribute significantly to antigenic imprints. This information should help pandemic planners to identify age groups that might respond differently to novel influenza strains.","DOI":"10.1016/j.jtbi.2011.08.003","ISSN":"1095-8541","note":"PMID: 21856313","journalAbbreviation":"J. Theor. Biol.","language":"eng","author":[{"family":"Ma","given":"Junling"},{"family":"Dushoff","given":"Jonathan"},{"family":"Earn","given":"David J. D."}],"issued":{"date-parts":[["2011",11,7]]}}},{"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53,"uris":["http://zotero.org/groups/2313999/items/MXIXF4FM"],"uri":["http://zotero.org/groups/2313999/items/MXIXF4FM"],"itemData":{"id":1053,"type":"article-journal","title":"Age-Specific Mortality During the 1918 Influenza Pandemic: Unravelling the Mystery of High Young Adult Mortality","container-title":"PLoS ONE","volume":"8","issue":"8","source":"PubMed Central","abstract":"The worldwide spread of a novel influenza A (H1N1) virus in 2009 showed that influenza remains a significant health threat, even for individuals in the prime of life. This paper focuses on the unusually high young adult mortality observed during the Spanish flu pandemic of 1918. Using historical records from Canada and the U.S., we report a peak of mortality at the exact age of 28 during the pandemic and argue that this increased mortality resulted from an early life exposure to influenza during the previous Russian flu pandemic of 1889–90. We posit that in specific instances, development of immunological memory to an influenza virus strain in early life may lead to a dysregulated immune response to antigenically novel strains encountered in later life, thereby increasing the risk of death. Exposure during critical periods of development could also create holes in the T cell repertoire and impair fetal maturation in general, thereby increasing mortality from infectious diseases later in life. Knowledge of the age-pattern of susceptibility to mortality from influenza could improve crisis management during future influenza pandemics.","URL":"https://www.ncbi.nlm.nih.gov/pmc/articles/PMC3734171/","DOI":"10.1371/journal.pone.0069586","ISSN":"1932-6203","note":"PMID: 23940526\nPMCID: PMC3734171","title-short":"Age-Specific Mortality During the 1918 Influenza Pandemic","journalAbbreviation":"PLoS One","author":[{"family":"Gagnon","given":"Alain"},{"family":"Miller","given":"Matthew S."},{"family":"Hallman","given":"Stacey A."},{"family":"Bourbeau","given":"Robert"},{"family":"Herring","given":"D. Ann"},{"family":"Earn","given":"David JD."},{"family":"Madrenas","given":"Joaquín"}],"issued":{"date-parts":[["2013",8,5]]},"accessed":{"date-parts":[["2019",4,4]]}}}],"schema":"https://github.com/citation-style-language/schema/raw/master/csl-citation.json"} </w:instrText>
      </w:r>
      <w:r w:rsidR="00AD3787" w:rsidRPr="009B1B56">
        <w:rPr>
          <w:szCs w:val="22"/>
        </w:rPr>
        <w:fldChar w:fldCharType="separate"/>
      </w:r>
      <w:r w:rsidR="00C21CB5" w:rsidRPr="009B1B56">
        <w:rPr>
          <w:color w:val="000000"/>
          <w:szCs w:val="22"/>
        </w:rPr>
        <w:t>(3–9)</w:t>
      </w:r>
      <w:r w:rsidR="00AD3787" w:rsidRPr="009B1B56">
        <w:rPr>
          <w:szCs w:val="22"/>
        </w:rPr>
        <w:fldChar w:fldCharType="end"/>
      </w:r>
      <w:r w:rsidR="00AD3787" w:rsidRPr="009B1B56">
        <w:rPr>
          <w:szCs w:val="22"/>
        </w:rPr>
        <w:t xml:space="preserve">. </w:t>
      </w:r>
      <w:r w:rsidR="005D633D" w:rsidRPr="009B1B56">
        <w:rPr>
          <w:szCs w:val="22"/>
        </w:rPr>
        <w:t>Recently</w:t>
      </w:r>
      <w:r w:rsidR="009311CF" w:rsidRPr="009B1B56">
        <w:rPr>
          <w:szCs w:val="22"/>
        </w:rPr>
        <w:t>, we showed that</w:t>
      </w:r>
      <w:r w:rsidR="00E96D34" w:rsidRPr="009B1B56">
        <w:rPr>
          <w:szCs w:val="22"/>
        </w:rPr>
        <w:t xml:space="preserve"> </w:t>
      </w:r>
      <w:r w:rsidR="003D712F" w:rsidRPr="009B1B56">
        <w:rPr>
          <w:szCs w:val="22"/>
        </w:rPr>
        <w:t xml:space="preserve">childhood </w:t>
      </w:r>
      <w:r w:rsidR="00B81F0A" w:rsidRPr="009B1B56">
        <w:rPr>
          <w:szCs w:val="22"/>
        </w:rPr>
        <w:t xml:space="preserve">imprinting </w:t>
      </w:r>
      <w:r w:rsidR="00C21CB5" w:rsidRPr="009B1B56">
        <w:rPr>
          <w:szCs w:val="22"/>
        </w:rPr>
        <w:t xml:space="preserve">also </w:t>
      </w:r>
      <w:r w:rsidR="003D712F" w:rsidRPr="009B1B56">
        <w:rPr>
          <w:szCs w:val="22"/>
        </w:rPr>
        <w:t xml:space="preserve">protects </w:t>
      </w:r>
      <w:r w:rsidR="00B81F0A" w:rsidRPr="009B1B56">
        <w:rPr>
          <w:szCs w:val="22"/>
        </w:rPr>
        <w:t>against</w:t>
      </w:r>
      <w:r w:rsidR="00AD3787" w:rsidRPr="009B1B56">
        <w:rPr>
          <w:szCs w:val="22"/>
        </w:rPr>
        <w:t xml:space="preserve"> </w:t>
      </w:r>
      <w:r w:rsidR="003D712F" w:rsidRPr="009B1B56">
        <w:rPr>
          <w:szCs w:val="22"/>
        </w:rPr>
        <w:t xml:space="preserve">novel, </w:t>
      </w:r>
      <w:r w:rsidR="00AD3787" w:rsidRPr="009B1B56">
        <w:rPr>
          <w:szCs w:val="22"/>
        </w:rPr>
        <w:t xml:space="preserve">emerging avian influenza viruses </w:t>
      </w:r>
      <w:r w:rsidR="00AD3787" w:rsidRPr="009B1B56">
        <w:rPr>
          <w:szCs w:val="22"/>
        </w:rPr>
        <w:fldChar w:fldCharType="begin"/>
      </w:r>
      <w:r w:rsidR="00C21CB5" w:rsidRPr="009B1B56">
        <w:rPr>
          <w:szCs w:val="22"/>
        </w:rPr>
        <w:instrText xml:space="preserve"> ADDIN ZOTERO_ITEM CSL_CITATION {"citationID":"LW8z34Q3","properties":{"formattedCitation":"(8,10)","plainCitation":"(8,10)","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schema":"https://github.com/citation-style-language/schema/raw/master/csl-citation.json"} </w:instrText>
      </w:r>
      <w:r w:rsidR="00AD3787" w:rsidRPr="009B1B56">
        <w:rPr>
          <w:szCs w:val="22"/>
        </w:rPr>
        <w:fldChar w:fldCharType="separate"/>
      </w:r>
      <w:r w:rsidR="00C21CB5" w:rsidRPr="009B1B56">
        <w:rPr>
          <w:noProof/>
          <w:szCs w:val="22"/>
        </w:rPr>
        <w:t>(8,10)</w:t>
      </w:r>
      <w:r w:rsidR="00AD3787" w:rsidRPr="009B1B56">
        <w:rPr>
          <w:szCs w:val="22"/>
        </w:rPr>
        <w:fldChar w:fldCharType="end"/>
      </w:r>
      <w:r w:rsidR="00AD3787" w:rsidRPr="009B1B56">
        <w:rPr>
          <w:szCs w:val="22"/>
        </w:rPr>
        <w:t>.</w:t>
      </w:r>
      <w:r w:rsidR="005D633D" w:rsidRPr="009B1B56">
        <w:rPr>
          <w:szCs w:val="22"/>
        </w:rPr>
        <w:t xml:space="preserve"> </w:t>
      </w:r>
      <w:r w:rsidR="003D712F" w:rsidRPr="009B1B56">
        <w:rPr>
          <w:szCs w:val="22"/>
        </w:rPr>
        <w:t>Childhood imprinting may</w:t>
      </w:r>
      <w:r w:rsidR="00C21CB5" w:rsidRPr="009B1B56">
        <w:rPr>
          <w:szCs w:val="22"/>
        </w:rPr>
        <w:t xml:space="preserve"> additionally</w:t>
      </w:r>
      <w:r w:rsidR="003D712F" w:rsidRPr="009B1B56">
        <w:rPr>
          <w:szCs w:val="22"/>
        </w:rPr>
        <w:t xml:space="preserve"> shape birth year-specific risk from</w:t>
      </w:r>
      <w:r w:rsidR="005D633D" w:rsidRPr="009B1B56">
        <w:rPr>
          <w:szCs w:val="22"/>
        </w:rPr>
        <w:t xml:space="preserve"> </w:t>
      </w:r>
      <w:r w:rsidR="003D712F" w:rsidRPr="009B1B56">
        <w:rPr>
          <w:szCs w:val="22"/>
        </w:rPr>
        <w:t>seasonal influenza</w:t>
      </w:r>
      <w:r w:rsidR="00C21CB5" w:rsidRPr="009B1B56">
        <w:rPr>
          <w:szCs w:val="22"/>
        </w:rPr>
        <w:t xml:space="preserve"> </w:t>
      </w:r>
      <w:r w:rsidR="00C21CB5" w:rsidRPr="009B1B56">
        <w:rPr>
          <w:szCs w:val="22"/>
        </w:rPr>
        <w:fldChar w:fldCharType="begin"/>
      </w:r>
      <w:r w:rsidR="00573E69" w:rsidRPr="009B1B56">
        <w:rPr>
          <w:szCs w:val="22"/>
        </w:rPr>
        <w:instrText xml:space="preserve"> ADDIN ZOTERO_ITEM CSL_CITATION {"citationID":"3wvQmCfh","properties":{"formattedCitation":"(11\\uc0\\u8211{}13)","plainCitation":"(11–13)","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00C21CB5" w:rsidRPr="009B1B56">
        <w:rPr>
          <w:szCs w:val="22"/>
        </w:rPr>
        <w:fldChar w:fldCharType="separate"/>
      </w:r>
      <w:r w:rsidR="00573E69" w:rsidRPr="009B1B56">
        <w:rPr>
          <w:szCs w:val="22"/>
        </w:rPr>
        <w:t>(11–13)</w:t>
      </w:r>
      <w:r w:rsidR="00C21CB5" w:rsidRPr="009B1B56">
        <w:rPr>
          <w:szCs w:val="22"/>
        </w:rPr>
        <w:fldChar w:fldCharType="end"/>
      </w:r>
      <w:r w:rsidR="003D712F" w:rsidRPr="009B1B56">
        <w:rPr>
          <w:szCs w:val="22"/>
        </w:rPr>
        <w:t xml:space="preserve">, but </w:t>
      </w:r>
      <w:r w:rsidR="00A70B47">
        <w:rPr>
          <w:szCs w:val="22"/>
        </w:rPr>
        <w:t>the importance of broadly</w:t>
      </w:r>
      <w:r w:rsidR="003D712F" w:rsidRPr="009B1B56">
        <w:rPr>
          <w:szCs w:val="22"/>
        </w:rPr>
        <w:t xml:space="preserve"> </w:t>
      </w:r>
      <w:r w:rsidR="00A70B47" w:rsidRPr="009B1B56">
        <w:rPr>
          <w:szCs w:val="22"/>
        </w:rPr>
        <w:t>protecti</w:t>
      </w:r>
      <w:r w:rsidR="00A70B47">
        <w:rPr>
          <w:szCs w:val="22"/>
        </w:rPr>
        <w:t>ve immunity</w:t>
      </w:r>
      <w:r w:rsidR="00A70B47" w:rsidRPr="009B1B56">
        <w:rPr>
          <w:szCs w:val="22"/>
        </w:rPr>
        <w:t xml:space="preserve"> </w:t>
      </w:r>
      <w:r w:rsidR="00A70B47">
        <w:rPr>
          <w:szCs w:val="22"/>
        </w:rPr>
        <w:t>remains unclear</w:t>
      </w:r>
      <w:r w:rsidR="003D712F" w:rsidRPr="009B1B56">
        <w:rPr>
          <w:szCs w:val="22"/>
        </w:rPr>
        <w:t xml:space="preserve"> in this context.</w:t>
      </w:r>
      <w:r w:rsidR="003D712F" w:rsidRPr="009B1B56" w:rsidDel="00A616B4">
        <w:rPr>
          <w:szCs w:val="22"/>
        </w:rPr>
        <w:t xml:space="preserve"> </w:t>
      </w:r>
    </w:p>
    <w:p w14:paraId="19DDE375" w14:textId="23A75B0A" w:rsidR="001A1306" w:rsidRPr="009B1B56" w:rsidRDefault="001A1306" w:rsidP="00A616B4">
      <w:pPr>
        <w:rPr>
          <w:szCs w:val="22"/>
        </w:rPr>
      </w:pPr>
      <w:r w:rsidRPr="009B1B56">
        <w:rPr>
          <w:szCs w:val="22"/>
        </w:rPr>
        <w:t xml:space="preserve">Recent studies have highlighted </w:t>
      </w:r>
      <w:r w:rsidR="00C01A31" w:rsidRPr="009B1B56">
        <w:rPr>
          <w:szCs w:val="22"/>
        </w:rPr>
        <w:t>childhood imprinting’s ability</w:t>
      </w:r>
      <w:r w:rsidRPr="009B1B56">
        <w:rPr>
          <w:szCs w:val="22"/>
        </w:rPr>
        <w:t xml:space="preserve"> to shape multiple layers of influenza immune memory, both broad and narrow. Until recently, </w:t>
      </w:r>
      <w:r w:rsidR="00713575">
        <w:rPr>
          <w:szCs w:val="22"/>
        </w:rPr>
        <w:t xml:space="preserve">relatively narrow </w:t>
      </w:r>
      <w:r w:rsidR="00712CDB">
        <w:rPr>
          <w:szCs w:val="22"/>
        </w:rPr>
        <w:t xml:space="preserve">cross-protective immunity, which only protects against closely related </w:t>
      </w:r>
      <w:r w:rsidR="00CD1755">
        <w:rPr>
          <w:szCs w:val="22"/>
        </w:rPr>
        <w:t xml:space="preserve">antigenic </w:t>
      </w:r>
      <w:r w:rsidR="00712CDB">
        <w:rPr>
          <w:szCs w:val="22"/>
        </w:rPr>
        <w:t>variants of the same</w:t>
      </w:r>
      <w:r w:rsidR="004407D6" w:rsidRPr="009B1B56">
        <w:rPr>
          <w:szCs w:val="22"/>
        </w:rPr>
        <w:t xml:space="preserve"> </w:t>
      </w:r>
      <w:r w:rsidR="00712CDB">
        <w:rPr>
          <w:szCs w:val="22"/>
        </w:rPr>
        <w:t xml:space="preserve">hemagglutinin </w:t>
      </w:r>
      <w:r w:rsidR="004407D6" w:rsidRPr="009B1B56">
        <w:rPr>
          <w:szCs w:val="22"/>
        </w:rPr>
        <w:t>(HA) subtype</w:t>
      </w:r>
      <w:r w:rsidR="00081621" w:rsidRPr="009B1B56">
        <w:rPr>
          <w:szCs w:val="22"/>
        </w:rPr>
        <w:t>,</w:t>
      </w:r>
      <w:r w:rsidR="003D712F" w:rsidRPr="009B1B56">
        <w:rPr>
          <w:szCs w:val="22"/>
        </w:rPr>
        <w:t xml:space="preserve"> has been considered the </w:t>
      </w:r>
      <w:r w:rsidR="00777458" w:rsidRPr="009B1B56">
        <w:rPr>
          <w:szCs w:val="22"/>
        </w:rPr>
        <w:t>norm</w:t>
      </w:r>
      <w:r w:rsidR="00C01A31" w:rsidRPr="009B1B56">
        <w:rPr>
          <w:szCs w:val="22"/>
        </w:rPr>
        <w:t>.</w:t>
      </w:r>
      <w:r w:rsidR="00C21CB5" w:rsidRPr="009B1B56">
        <w:rPr>
          <w:szCs w:val="22"/>
        </w:rPr>
        <w:t xml:space="preserve"> </w:t>
      </w:r>
      <w:r w:rsidR="00B1126D">
        <w:rPr>
          <w:szCs w:val="22"/>
        </w:rPr>
        <w:t>Lymphocyte</w:t>
      </w:r>
      <w:r w:rsidR="00C21CB5" w:rsidRPr="009B1B56">
        <w:rPr>
          <w:szCs w:val="22"/>
        </w:rPr>
        <w:t xml:space="preserve"> memory of variable epitopes on the HA head</w:t>
      </w:r>
      <w:r w:rsidR="00B1126D">
        <w:rPr>
          <w:szCs w:val="22"/>
        </w:rPr>
        <w:t xml:space="preserve">, (sites at which </w:t>
      </w:r>
      <w:r w:rsidR="00DE166F">
        <w:rPr>
          <w:szCs w:val="22"/>
        </w:rPr>
        <w:t>hemagglutinin antigens</w:t>
      </w:r>
      <w:r w:rsidR="00B1126D">
        <w:rPr>
          <w:szCs w:val="22"/>
        </w:rPr>
        <w:t xml:space="preserve"> of different subtypes show limited homology), drive this narrow, within-subtype protection</w:t>
      </w:r>
      <w:r w:rsidR="00CD1755">
        <w:rPr>
          <w:szCs w:val="22"/>
        </w:rPr>
        <w:t xml:space="preserve">, which is </w:t>
      </w:r>
      <w:r w:rsidR="00742355">
        <w:rPr>
          <w:szCs w:val="22"/>
        </w:rPr>
        <w:t>the main mechanism</w:t>
      </w:r>
      <w:r w:rsidR="00CD1755">
        <w:rPr>
          <w:szCs w:val="22"/>
        </w:rPr>
        <w:t xml:space="preserve"> </w:t>
      </w:r>
      <w:r w:rsidR="00742355">
        <w:rPr>
          <w:szCs w:val="22"/>
        </w:rPr>
        <w:t>of protection for</w:t>
      </w:r>
      <w:r w:rsidR="00CD1755">
        <w:rPr>
          <w:szCs w:val="22"/>
        </w:rPr>
        <w:t xml:space="preserve"> the </w:t>
      </w:r>
      <w:r w:rsidR="00742355">
        <w:rPr>
          <w:szCs w:val="22"/>
        </w:rPr>
        <w:t xml:space="preserve">inactivated </w:t>
      </w:r>
      <w:r w:rsidR="00CD1755">
        <w:rPr>
          <w:szCs w:val="22"/>
        </w:rPr>
        <w:t>influenza vaccine</w:t>
      </w:r>
      <w:r w:rsidR="00712CDB">
        <w:rPr>
          <w:szCs w:val="22"/>
        </w:rPr>
        <w:t>.</w:t>
      </w:r>
      <w:r w:rsidR="00C01A31" w:rsidRPr="009B1B56">
        <w:rPr>
          <w:szCs w:val="22"/>
        </w:rPr>
        <w:t xml:space="preserve"> But protection may </w:t>
      </w:r>
      <w:r w:rsidR="00116E3F" w:rsidRPr="009B1B56">
        <w:rPr>
          <w:szCs w:val="22"/>
        </w:rPr>
        <w:t xml:space="preserve">also </w:t>
      </w:r>
      <w:r w:rsidR="00C01A31" w:rsidRPr="009B1B56">
        <w:rPr>
          <w:szCs w:val="22"/>
        </w:rPr>
        <w:t xml:space="preserve">be driven by memory of other </w:t>
      </w:r>
      <w:r w:rsidR="00A70B47">
        <w:rPr>
          <w:szCs w:val="22"/>
        </w:rPr>
        <w:t xml:space="preserve">influenza </w:t>
      </w:r>
      <w:r w:rsidR="003D712F" w:rsidRPr="009B1B56">
        <w:rPr>
          <w:szCs w:val="22"/>
        </w:rPr>
        <w:t xml:space="preserve">antigens </w:t>
      </w:r>
      <w:r w:rsidR="00C01A31" w:rsidRPr="009B1B56">
        <w:rPr>
          <w:szCs w:val="22"/>
        </w:rPr>
        <w:t xml:space="preserve">(e.g. </w:t>
      </w:r>
      <w:r w:rsidR="00D50D0B" w:rsidRPr="009B1B56">
        <w:rPr>
          <w:szCs w:val="22"/>
        </w:rPr>
        <w:t xml:space="preserve">neuraminidase, </w:t>
      </w:r>
      <w:r w:rsidR="00C01A31" w:rsidRPr="009B1B56">
        <w:rPr>
          <w:szCs w:val="22"/>
        </w:rPr>
        <w:t>NA)</w:t>
      </w:r>
      <w:r w:rsidR="00C21CB5" w:rsidRPr="009B1B56">
        <w:rPr>
          <w:szCs w:val="22"/>
        </w:rPr>
        <w:t xml:space="preserve"> </w:t>
      </w:r>
      <w:r w:rsidR="00C21CB5" w:rsidRPr="009B1B56">
        <w:rPr>
          <w:szCs w:val="22"/>
        </w:rPr>
        <w:fldChar w:fldCharType="begin"/>
      </w:r>
      <w:r w:rsidR="00C21CB5" w:rsidRPr="009B1B56">
        <w:rPr>
          <w:szCs w:val="22"/>
        </w:rPr>
        <w:instrText xml:space="preserve"> ADDIN ZOTERO_ITEM CSL_CITATION {"citationID":"eFEgChb7","properties":{"formattedCitation":"(14\\uc0\\u8211{}16)","plainCitation":"(14–16)","noteIndex":0},"citationItems":[{"id":1226,"uris":["http://zotero.org/groups/2313999/items/Y4WZSIZY"],"uri":["http://zotero.org/groups/2313999/items/Y4WZSIZY"],"itemData":{"id":1226,"type":"article-journal","title":"Risk Factors and Attack Rates of Seasonal Influenza Infection: Results of the Southern Hemisphere Influenza and Vaccine Effectiveness Research and Surveillance (SHIVERS) Seroepidemiologic Cohort Study","container-title":"The Journal of Infectious Diseases","page":"347-357","volume":"219","issue":"3","source":"academic.oup.com","abstract":"New Zealand’s seroepidemiological cohort study found that neuraminidase inhibition assay identified more influenza virus infections than hemagglutination inhibi","DOI":"10.1093/infdis/jiy443","ISSN":"0022-1899","title-short":"Risk Factors and Attack Rates of Seasonal Influenza Infection","journalAbbreviation":"J Infect Dis","language":"en","author":[{"family":"Huang","given":"Q. Sue"},{"family":"Bandaranayake","given":"Don"},{"family":"Wood","given":"Tim"},{"family":"Newbern","given":"E. Claire"},{"family":"Seeds","given":"Ruth"},{"family":"Ralston","given":"Jacqui"},{"family":"Waite","given":"Ben"},{"family":"Bissielo","given":"Ange"},{"family":"Prasad","given":"Namrata"},{"family":"Todd","given":"Angela"},{"family":"Jelley","given":"Lauren"},{"family":"Gunn","given":"Wendy"},{"family":"McNicholas","given":"Anne"},{"family":"Metz","given":"Thomas"},{"family":"Lawrence","given":"Shirley"},{"family":"Collis","given":"Emma"},{"family":"Retter","given":"Amanda"},{"family":"Wong","given":"Sook-san"},{"family":"Webby","given":"Richard"},{"family":"Bocacao","given":"Judy"},{"family":"Haubrock","given":"Jennifer"},{"family":"Mackereth","given":"Graham"},{"family":"Turner","given":"Nikki"},{"family":"McArdle","given":"Barbara"},{"family":"Cameron","given":"John"},{"family":"Reynolds","given":"Edwin G."},{"family":"Baker","given":"Michael G."},{"family":"Grant","given":"Cameron C."},{"family":"McArthur","given":"Colin"},{"family":"Roberts","given":"Sally"},{"family":"Trenholme","given":"Adrian"},{"family":"Wong","given":"Conroy"},{"family":"Taylor","given":"Susan"},{"family":"Thomas","given":"Paul"},{"family":"Duque","given":"Jazmin"},{"family":"Gross","given":"Diane"},{"family":"Thompson","given":"Mark G."},{"family":"Widdowson","given":"Marc-Alain"},{"family":"Haven","given":"Kathryn"},{"family":"Chand","given":"Bhamita"},{"family":"Muponisi","given":"Pamela"},{"family":"Aley","given":"Debbie"},{"family":"Sherring","given":"Claire"},{"family":"Rea","given":"Miriam"},{"family":"Barry","given":"Judith"},{"family":"Bushell","given":"Tracey"},{"family":"Brewer","given":"Julianne"},{"family":"McClymont","given":"Catherine"},{"family":"Chamberlin","given":"Shona"},{"family":"Ongcoy","given":"Reniza"},{"family":"Davey","given":"Kirstin"},{"family":"Jasmat","given":"Emilina"},{"family":"Dickson","given":"Maree"},{"family":"Western","given":"Annette"},{"family":"Lai","given":"Olive"},{"family":"Fowlie","given":"Sheila"},{"family":"Aupa’au","given":"Faasoa"},{"family":"Robertson","given":"Louise"},{"family":"Kawakami","given":"Pam"},{"family":"Walker","given":"Susan"},{"family":"Madge","given":"Robyn"},{"family":"Barres","given":"Amanda","dropping-particle":"des"},{"family":"Qiao","given":"Helen"},{"family":"Tse","given":"Fifi"},{"family":"Zibaei","given":"Mahtab"},{"family":"Korrapadu","given":"Tirzah"},{"family":"Optland","given":"Louise"},{"family":"Cruz","given":"Cecilia Dela"}],"issued":{"date-parts":[["2019",1,9]]}}},{"id":1229,"uris":["http://zotero.org/groups/2313999/items/UT394V9M"],"uri":["http://zotero.org/groups/2313999/items/UT394V9M"],"itemData":{"id":1229,"type":"article-journal","title":"The Value of Neuraminidase Inhibition Antibody Titers in Influenza Seroepidemiology","container-title":"The Journal of Infectious Diseases","page":"341-343","volume":"219","issue":"3","source":"academic.oup.com","abstract":"(See the Major Article by Huang et al on pages 347–57.)","DOI":"10.1093/infdis/jiy446","ISSN":"0022-1899","journalAbbreviation":"J Infect Dis","language":"en","author":[{"family":"Cowling","given":"Benjamin J."},{"family":"Sullivan","given":"Sheena G."}],"issued":{"date-parts":[["2019",1,9]]}}},{"id":1316,"uris":["http://zotero.org/groups/2313999/items/AGE63M8F"],"uri":["http://zotero.org/groups/2313999/items/AGE63M8F"],"itemData":{"id":1316,"type":"article-journal","title":"Evaluation of Antihemagglutinin and Antineuraminidase Antibodies as Correlates of Protection in an Influenza A/H1N1 Virus Healthy Human Challenge Model","container-title":"mBio","volume":"7","issue":"2","source":"PubMed Central","abstract":"Despite long-term investment, influenza continues to be a significant worldwide problem. The cornerstone of protection remains vaccination, and approved vaccines seek to elicit a hemagglutination inhibition (HAI) titer of ≥1:40 as the primary correlate of protection. However, recent poor vaccine performance raises questions regarding the protection afforded and whether other correlates of protection should be targeted. A healthy volunteer challenge study was performed with a wild-type 2009 A(H1N1)pdm influenza A challenge virus at the NIH Clinical Center to evaluate two groups of participants with HAI titers of ≥1:40 and &lt;1:40. The primary objective was to determine whether participants with HAI titers of ≥1:40 were less likely to develop mild to moderate influenza disease (MMID) after intranasal inoculation. HAI titers of ≥1:40 were protective against MMID but did not reduce the incidence of symptoms alone. Although the baseline HAI titer correlated with some reduction in disease severity measures, overall, the baseline NAI titer correlated more significantly with all disease severity metrics and had a stronger independent effect on outcome. This study demonstrates the importance of examining other immunological correlates of protection rather than solely HAI titers. This challenge study confirms the importance of NAI titer as a correlate and for the first time establishes that it can be an independent predictor of reduction of all aspects of influenza disease. This suggests that NAI titer may play a more significant role than previously thought and that neuraminidase immunity should be considered when studying susceptibility after vaccination and as a critical target in future influenza vaccine platforms., This study represents the first time the current gold standard for evaluating influenza vaccines as set by the U.S. Food and Drug Administration and the European Medicines Agency Committee for Medicinal Products for Human Use, a “protective” hemagglutination inhibition (HAI) titer of ≥1:40, has been evaluated in a well-controlled healthy volunteer challenge study since the cutoff was established. We used our established wild-type influenza A healthy volunteer human challenge model to evaluate how well this antibody titer predicts a reduction in influenza virus-induced disease. We demonstrate that although higher HAI titer is predictive of some protection, there is stronger evidence to suggest that neuraminidase inhibition (NAI) titer is more predictive of protection and reduced disease. This is the first time NAI titer has been clearly identified in a controlled trial of this type to be an independent predictor of a reduction in all aspects of influenza.","URL":"https://www.ncbi.nlm.nih.gov/pmc/articles/PMC4959521/","DOI":"10.1128/mBio.00417-16","ISSN":"2150-7511","note":"PMID: 27094330\nPMCID: PMC4959521","journalAbbreviation":"mBio","author":[{"family":"Memoli","given":"Matthew J."},{"family":"Shaw","given":"Pamela A."},{"family":"Han","given":"Alison"},{"family":"Czajkowski","given":"Lindsay"},{"family":"Reed","given":"Susan"},{"family":"Athota","given":"Rani"},{"family":"Bristol","given":"Tyler"},{"family":"Fargis","given":"Sarah"},{"family":"Risos","given":"Kyle"},{"family":"Powers","given":"John H."},{"family":"Davey","given":"Richard T."},{"family":"Taubenberger","given":"Jeffery K."}],"issued":{"date-parts":[["2016",4,19]]},"accessed":{"date-parts":[["2019",5,31]]}}}],"schema":"https://github.com/citation-style-language/schema/raw/master/csl-citation.json"} </w:instrText>
      </w:r>
      <w:r w:rsidR="00C21CB5" w:rsidRPr="009B1B56">
        <w:rPr>
          <w:szCs w:val="22"/>
        </w:rPr>
        <w:fldChar w:fldCharType="separate"/>
      </w:r>
      <w:r w:rsidR="00C21CB5" w:rsidRPr="009B1B56">
        <w:rPr>
          <w:szCs w:val="22"/>
        </w:rPr>
        <w:t>(14–16)</w:t>
      </w:r>
      <w:r w:rsidR="00C21CB5" w:rsidRPr="009B1B56">
        <w:rPr>
          <w:szCs w:val="22"/>
        </w:rPr>
        <w:fldChar w:fldCharType="end"/>
      </w:r>
      <w:r w:rsidR="00C01A31" w:rsidRPr="009B1B56">
        <w:rPr>
          <w:szCs w:val="22"/>
        </w:rPr>
        <w:t xml:space="preserve">, or </w:t>
      </w:r>
      <w:r w:rsidR="000604EA">
        <w:rPr>
          <w:szCs w:val="22"/>
        </w:rPr>
        <w:t xml:space="preserve">by immune response to </w:t>
      </w:r>
      <w:r w:rsidR="003D712F" w:rsidRPr="009B1B56">
        <w:rPr>
          <w:szCs w:val="22"/>
        </w:rPr>
        <w:t>conserved epitopes</w:t>
      </w:r>
      <w:r w:rsidR="00C21CB5" w:rsidRPr="009B1B56">
        <w:rPr>
          <w:szCs w:val="22"/>
        </w:rPr>
        <w:t>, particularly on the HA stalk</w:t>
      </w:r>
      <w:r w:rsidR="003D712F" w:rsidRPr="009B1B56">
        <w:rPr>
          <w:szCs w:val="22"/>
        </w:rPr>
        <w:t xml:space="preserve"> </w:t>
      </w:r>
      <w:r w:rsidR="00C21CB5" w:rsidRPr="009B1B56">
        <w:rPr>
          <w:szCs w:val="22"/>
        </w:rPr>
        <w:fldChar w:fldCharType="begin"/>
      </w:r>
      <w:r w:rsidR="00C21CB5" w:rsidRPr="009B1B56">
        <w:rPr>
          <w:szCs w:val="22"/>
        </w:rPr>
        <w:instrText xml:space="preserve"> ADDIN ZOTERO_ITEM CSL_CITATION {"citationID":"99NzmeDc","properties":{"formattedCitation":"(10,17\\uc0\\u8211{}19)","plainCitation":"(10,17–19)","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287,"uris":["http://zotero.org/groups/2313999/items/XGKQY43U"],"uri":["http://zotero.org/groups/2313999/items/XGKQY43U"],"itemData":{"id":1287,"type":"article-journal","title":"Hemagglutinin stalk antibodies elicited by the 2009 pandemic influenza virus as a mechanism for the extinction of seasonal H1N1 viruses","container-title":"Proceedings of the National Academy of Sciences of the United States of America","page":"2573-2578","volume":"109","issue":"7","source":"JSTOR","abstract":"After the emergence of pandemic influenza viruses in 1957, 1968, and 2009, existing seasonal viruses were observed to be replaced in the human population by the novel pandemic strains. We have previously hypothesized that the replacement of seasonal strains was mediated, in part, by a population-scale boost in antibodies specific for conserved regions of the hemagglutinin stalk and the viral neuraminidase. Numerous recent studies have shown the role of stalk-specific antibodies in neutralization of influenza viruses; the finding that stalk antibodies can effectively neutralize virus alters the existing dogma that influenza virus neutralization is mediated solely by antibodies that react with the globular head of the viral hemagglutinin. The present study explores the possibility that stalk-specific antibodies were boosted by infection with the 2009 H1N1 pandemic virus and that those antibodies could have contributed to the disappearance of existing seasonal H1N1 influenza virus strains. To study stalk-specific antibodies, we have developed chimeric hemagglutinin constructs that enable the measurement of antibodies that bind the hemagglutinin protein and neutralize virus but do not have hemagglutination inhibition activity. Using these chimeric hemagglutinin reagents, we show that infection with the 2009 pandemic H1N1 virus elicited a boost in titer of virus-neutralizing antibodies directed against the hemagglutinin stalk. In addition, we describe assays that can be used to measure influenza virus-neutralizing antibodies that are not detected in the traditional hemagglutination inhibition assay.","ISSN":"0027-8424","author":[{"family":"Pica","given":"Natalie"},{"family":"Hai","given":"Rong"},{"family":"Krammer","given":"Florian"},{"family":"Wang","given":"Taia T."},{"family":"Maamary","given":"Jad"},{"family":"Eggink","given":"Dirk"},{"family":"Tan","given":"Gene S."},{"family":"Krause","given":"Jens C."},{"family":"Moran","given":"Thomas"},{"family":"Stein","given":"Cheryl R."},{"family":"Banach","given":"David"},{"family":"Wrammert","given":"Jens"},{"family":"Belshe","given":"Robert B."},{"family":"García-Sastre","given":"Adolfo"},{"family":"Palese","given":"Peter"}],"issued":{"date-parts":[["201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schema":"https://github.com/citation-style-language/schema/raw/master/csl-citation.json"} </w:instrText>
      </w:r>
      <w:r w:rsidR="00C21CB5" w:rsidRPr="009B1B56">
        <w:rPr>
          <w:szCs w:val="22"/>
        </w:rPr>
        <w:fldChar w:fldCharType="separate"/>
      </w:r>
      <w:r w:rsidR="00C21CB5" w:rsidRPr="009B1B56">
        <w:rPr>
          <w:szCs w:val="22"/>
        </w:rPr>
        <w:t>(10,17–19)</w:t>
      </w:r>
      <w:r w:rsidR="00C21CB5" w:rsidRPr="009B1B56">
        <w:rPr>
          <w:szCs w:val="22"/>
        </w:rPr>
        <w:fldChar w:fldCharType="end"/>
      </w:r>
      <w:r w:rsidR="004407D6" w:rsidRPr="009B1B56">
        <w:rPr>
          <w:szCs w:val="22"/>
        </w:rPr>
        <w:t xml:space="preserve">. </w:t>
      </w:r>
      <w:r w:rsidR="00C01A31" w:rsidRPr="009B1B56">
        <w:rPr>
          <w:szCs w:val="22"/>
        </w:rPr>
        <w:t>Antibodies</w:t>
      </w:r>
      <w:r w:rsidR="00DD31B1" w:rsidRPr="009B1B56">
        <w:rPr>
          <w:szCs w:val="22"/>
        </w:rPr>
        <w:t xml:space="preserve"> that </w:t>
      </w:r>
      <w:r w:rsidR="002B7007" w:rsidRPr="009B1B56">
        <w:rPr>
          <w:szCs w:val="22"/>
        </w:rPr>
        <w:t>target conserved HA epitopes</w:t>
      </w:r>
      <w:r w:rsidR="00C01A31" w:rsidRPr="009B1B56">
        <w:rPr>
          <w:szCs w:val="22"/>
        </w:rPr>
        <w:t xml:space="preserve"> </w:t>
      </w:r>
      <w:r w:rsidR="002B7007" w:rsidRPr="009B1B56">
        <w:rPr>
          <w:szCs w:val="22"/>
        </w:rPr>
        <w:t xml:space="preserve">can provide </w:t>
      </w:r>
      <w:r w:rsidR="001769EF" w:rsidRPr="009B1B56">
        <w:rPr>
          <w:szCs w:val="22"/>
        </w:rPr>
        <w:t>broad</w:t>
      </w:r>
      <w:r w:rsidRPr="009B1B56">
        <w:rPr>
          <w:szCs w:val="22"/>
        </w:rPr>
        <w:t xml:space="preserve"> protection across</w:t>
      </w:r>
      <w:r w:rsidR="00712CDB">
        <w:rPr>
          <w:szCs w:val="22"/>
        </w:rPr>
        <w:t xml:space="preserve"> multiple</w:t>
      </w:r>
      <w:r w:rsidRPr="009B1B56">
        <w:rPr>
          <w:szCs w:val="22"/>
        </w:rPr>
        <w:t xml:space="preserve"> </w:t>
      </w:r>
      <w:r w:rsidR="00FE079A" w:rsidRPr="009B1B56">
        <w:rPr>
          <w:szCs w:val="22"/>
        </w:rPr>
        <w:t>H</w:t>
      </w:r>
      <w:r w:rsidRPr="009B1B56">
        <w:rPr>
          <w:szCs w:val="22"/>
        </w:rPr>
        <w:t xml:space="preserve">A subtypes in the same phylogenetic group </w:t>
      </w:r>
      <w:r w:rsidRPr="009B1B56">
        <w:rPr>
          <w:szCs w:val="22"/>
        </w:rPr>
        <w:fldChar w:fldCharType="begin"/>
      </w:r>
      <w:r w:rsidR="00C21CB5" w:rsidRPr="009B1B56">
        <w:rPr>
          <w:szCs w:val="22"/>
        </w:rPr>
        <w:instrText xml:space="preserve"> ADDIN ZOTERO_ITEM CSL_CITATION {"citationID":"Vj73p2lG","properties":{"formattedCitation":"(17,19,20)","plainCitation":"(17,19,20)","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schema":"https://github.com/citation-style-language/schema/raw/master/csl-citation.json"} </w:instrText>
      </w:r>
      <w:r w:rsidRPr="009B1B56">
        <w:rPr>
          <w:szCs w:val="22"/>
        </w:rPr>
        <w:fldChar w:fldCharType="separate"/>
      </w:r>
      <w:r w:rsidR="00C21CB5" w:rsidRPr="009B1B56">
        <w:rPr>
          <w:color w:val="000000"/>
          <w:szCs w:val="22"/>
        </w:rPr>
        <w:t>(17,19,20)</w:t>
      </w:r>
      <w:r w:rsidRPr="009B1B56">
        <w:rPr>
          <w:szCs w:val="22"/>
        </w:rPr>
        <w:fldChar w:fldCharType="end"/>
      </w:r>
      <w:r w:rsidR="00116E3F" w:rsidRPr="009B1B56">
        <w:rPr>
          <w:szCs w:val="22"/>
        </w:rPr>
        <w:t xml:space="preserve">, where </w:t>
      </w:r>
      <w:r w:rsidRPr="009B1B56">
        <w:rPr>
          <w:szCs w:val="22"/>
        </w:rPr>
        <w:t xml:space="preserve">HA group 1 contains </w:t>
      </w:r>
      <w:r w:rsidR="00B279F4">
        <w:rPr>
          <w:szCs w:val="22"/>
        </w:rPr>
        <w:t>hemagglutinin</w:t>
      </w:r>
      <w:r w:rsidR="00B279F4" w:rsidRPr="009B1B56">
        <w:rPr>
          <w:szCs w:val="22"/>
        </w:rPr>
        <w:t xml:space="preserve"> </w:t>
      </w:r>
      <w:r w:rsidRPr="009B1B56">
        <w:rPr>
          <w:szCs w:val="22"/>
        </w:rPr>
        <w:t>subtypes H1 and H2, while group 2 contains H3</w:t>
      </w:r>
      <w:r w:rsidR="0055219B" w:rsidRPr="009B1B56">
        <w:rPr>
          <w:szCs w:val="22"/>
        </w:rPr>
        <w:t xml:space="preserve"> </w:t>
      </w:r>
      <w:r w:rsidR="0055219B" w:rsidRPr="009B1B56">
        <w:rPr>
          <w:szCs w:val="22"/>
        </w:rPr>
        <w:fldChar w:fldCharType="begin"/>
      </w:r>
      <w:r w:rsidR="00C21CB5" w:rsidRPr="009B1B56">
        <w:rPr>
          <w:szCs w:val="22"/>
        </w:rPr>
        <w:instrText xml:space="preserve"> ADDIN ZOTERO_ITEM CSL_CITATION {"citationID":"IbVPKf74","properties":{"formattedCitation":"(10,18,21)","plainCitation":"(10,18,21)","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286,"uris":["http://zotero.org/groups/2313999/items/VB6QP95N"],"uri":["http://zotero.org/groups/2313999/items/VB6QP95N"],"itemData":{"id":1286,"type":"article-journal","title":"Immunodominance and Antigenic Variation of Influenza Virus Hemagglutinin: Implications for Design of Universal Vaccine Immunogens","container-title":"The Journal of Infectious Diseases","page":"S38-S45","volume":"219","issue":"Supplement_1","source":"academic.oup.com","abstract":"Abstract.  Influenza viruses routinely acquire mutations in their hemagglutinin (HA) and neuraminidase (NA) glycoproteins that abrogate binding of pre-existing","DOI":"10.1093/infdis/jiy696","ISSN":"0022-1899","title-short":"Immunodominance and Antigenic Variation of Influenza Virus Hemagglutinin","journalAbbreviation":"J Infect Dis","language":"en","author":[{"family":"Zost","given":"Seth J."},{"family":"Wu","given":"Nicholas C."},{"family":"Hensley","given":"Scott E."},{"family":"Wilson","given":"Ian A."}],"issued":{"date-parts":[["2019",4,8]]}}},{"id":1287,"uris":["http://zotero.org/groups/2313999/items/XGKQY43U"],"uri":["http://zotero.org/groups/2313999/items/XGKQY43U"],"itemData":{"id":1287,"type":"article-journal","title":"Hemagglutinin stalk antibodies elicited by the 2009 pandemic influenza virus as a mechanism for the extinction of seasonal H1N1 viruses","container-title":"Proceedings of the National Academy of Sciences of the United States of America","page":"2573-2578","volume":"109","issue":"7","source":"JSTOR","abstract":"After the emergence of pandemic influenza viruses in 1957, 1968, and 2009, existing seasonal viruses were observed to be replaced in the human population by the novel pandemic strains. We have previously hypothesized that the replacement of seasonal strains was mediated, in part, by a population-scale boost in antibodies specific for conserved regions of the hemagglutinin stalk and the viral neuraminidase. Numerous recent studies have shown the role of stalk-specific antibodies in neutralization of influenza viruses; the finding that stalk antibodies can effectively neutralize virus alters the existing dogma that influenza virus neutralization is mediated solely by antibodies that react with the globular head of the viral hemagglutinin. The present study explores the possibility that stalk-specific antibodies were boosted by infection with the 2009 H1N1 pandemic virus and that those antibodies could have contributed to the disappearance of existing seasonal H1N1 influenza virus strains. To study stalk-specific antibodies, we have developed chimeric hemagglutinin constructs that enable the measurement of antibodies that bind the hemagglutinin protein and neutralize virus but do not have hemagglutination inhibition activity. Using these chimeric hemagglutinin reagents, we show that infection with the 2009 pandemic H1N1 virus elicited a boost in titer of virus-neutralizing antibodies directed against the hemagglutinin stalk. In addition, we describe assays that can be used to measure influenza virus-neutralizing antibodies that are not detected in the traditional hemagglutination inhibition assay.","ISSN":"0027-8424","author":[{"family":"Pica","given":"Natalie"},{"family":"Hai","given":"Rong"},{"family":"Krammer","given":"Florian"},{"family":"Wang","given":"Taia T."},{"family":"Maamary","given":"Jad"},{"family":"Eggink","given":"Dirk"},{"family":"Tan","given":"Gene S."},{"family":"Krause","given":"Jens C."},{"family":"Moran","given":"Thomas"},{"family":"Stein","given":"Cheryl R."},{"family":"Banach","given":"David"},{"family":"Wrammert","given":"Jens"},{"family":"Belshe","given":"Robert B."},{"family":"García-Sastre","given":"Adolfo"},{"family":"Palese","given":"Peter"}],"issued":{"date-parts":[["2012"]]}}}],"schema":"https://github.com/citation-style-language/schema/raw/master/csl-citation.json"} </w:instrText>
      </w:r>
      <w:r w:rsidR="0055219B" w:rsidRPr="009B1B56">
        <w:rPr>
          <w:szCs w:val="22"/>
        </w:rPr>
        <w:fldChar w:fldCharType="separate"/>
      </w:r>
      <w:r w:rsidR="00C21CB5" w:rsidRPr="009B1B56">
        <w:rPr>
          <w:noProof/>
          <w:szCs w:val="22"/>
        </w:rPr>
        <w:t>(10,18,21)</w:t>
      </w:r>
      <w:r w:rsidR="0055219B" w:rsidRPr="009B1B56">
        <w:rPr>
          <w:szCs w:val="22"/>
        </w:rPr>
        <w:fldChar w:fldCharType="end"/>
      </w:r>
      <w:r w:rsidRPr="009B1B56">
        <w:rPr>
          <w:szCs w:val="22"/>
        </w:rPr>
        <w:t>.</w:t>
      </w:r>
      <w:r w:rsidR="00B279F4">
        <w:rPr>
          <w:szCs w:val="22"/>
        </w:rPr>
        <w:t xml:space="preserve"> H1, H2 and H3 </w:t>
      </w:r>
      <w:r w:rsidR="000A7558">
        <w:rPr>
          <w:szCs w:val="22"/>
        </w:rPr>
        <w:t xml:space="preserve">are the only HA subtypes that </w:t>
      </w:r>
      <w:r w:rsidR="00B279F4">
        <w:rPr>
          <w:szCs w:val="22"/>
        </w:rPr>
        <w:t>have circulated seasonally in humans since 1918.</w:t>
      </w:r>
      <w:r w:rsidR="00116E3F" w:rsidRPr="009B1B56">
        <w:rPr>
          <w:szCs w:val="22"/>
        </w:rPr>
        <w:t xml:space="preserve"> </w:t>
      </w:r>
    </w:p>
    <w:p w14:paraId="741E682F" w14:textId="4EEA79B5" w:rsidR="00585BEF" w:rsidRPr="009B1B56" w:rsidRDefault="00713575" w:rsidP="00E277A0">
      <w:pPr>
        <w:rPr>
          <w:szCs w:val="22"/>
        </w:rPr>
      </w:pPr>
      <w:r>
        <w:rPr>
          <w:szCs w:val="22"/>
        </w:rPr>
        <w:lastRenderedPageBreak/>
        <w:t>W</w:t>
      </w:r>
      <w:r w:rsidR="00D33050" w:rsidRPr="009B1B56">
        <w:rPr>
          <w:szCs w:val="22"/>
        </w:rPr>
        <w:t xml:space="preserve">ithin-subtype </w:t>
      </w:r>
      <w:r w:rsidR="00712CDB">
        <w:rPr>
          <w:szCs w:val="22"/>
        </w:rPr>
        <w:t>cross-protection is known to shape</w:t>
      </w:r>
      <w:r w:rsidR="00D50D0B" w:rsidRPr="009B1B56">
        <w:rPr>
          <w:szCs w:val="22"/>
        </w:rPr>
        <w:t xml:space="preserve"> </w:t>
      </w:r>
      <w:r w:rsidR="002C7616" w:rsidRPr="009B1B56">
        <w:rPr>
          <w:szCs w:val="22"/>
        </w:rPr>
        <w:t>seasonal influenza’s epidemiology and evolution</w:t>
      </w:r>
      <w:r w:rsidR="00712CDB">
        <w:rPr>
          <w:szCs w:val="22"/>
        </w:rPr>
        <w:t xml:space="preserve"> </w:t>
      </w:r>
      <w:r w:rsidR="00712CDB">
        <w:rPr>
          <w:szCs w:val="22"/>
        </w:rPr>
        <w:fldChar w:fldCharType="begin"/>
      </w:r>
      <w:r w:rsidR="00712CDB">
        <w:rPr>
          <w:szCs w:val="22"/>
        </w:rPr>
        <w:instrText xml:space="preserve"> ADDIN ZOTERO_ITEM CSL_CITATION {"citationID":"r1wLnDfK","properties":{"formattedCitation":"(22)","plainCitation":"(22)","noteIndex":0},"citationItems":[{"id":1114,"uris":["http://zotero.org/groups/2313999/items/8JYPDRFN"],"uri":["http://zotero.org/groups/2313999/items/8JYPDRFN"],"itemData":{"id":1114,"type":"article-journal","title":"Unifying the Epidemiological and Evolutionary Dynamics of Pathogens","container-title":"Science","page":"327-332","volume":"303","issue":"5656","source":"science.sciencemag.org","abstract":"A key priority for infectious disease research is to clarify how pathogen genetic variation, modulated by host immunity, transmission bottlenecks, and epidemic dynamics, determines the wide variety of pathogen phylogenies observed at scales that range from individual host to population. We call the melding of immunodynamics, epidemiology, and evolutionary biology required to achieve this synthesis pathogen “phylodynamics.” We introduce a phylodynamic framework for the dissection of dynamic forces that determine the diversity of epidemiological and phylogenetic patterns observed in RNA viruses of vertebrates. A central pillar of this model is the Evolutionary Infectivity Profile, which captures the relationship between immune selection and pathogen transmission.","DOI":"10.1126/science.1090727","ISSN":"0036-8075, 1095-9203","note":"PMID: 14726583","language":"en","author":[{"family":"Grenfell","given":"Bryan T."},{"family":"Pybus","given":"Oliver G."},{"family":"Gog","given":"Julia R."},{"family":"Wood","given":"James L. N."},{"family":"Daly","given":"Janet M."},{"family":"Mumford","given":"Jenny A."},{"family":"Holmes","given":"Edward C."}],"issued":{"date-parts":[["2004",1,16]]}}}],"schema":"https://github.com/citation-style-language/schema/raw/master/csl-citation.json"} </w:instrText>
      </w:r>
      <w:r w:rsidR="00712CDB">
        <w:rPr>
          <w:szCs w:val="22"/>
        </w:rPr>
        <w:fldChar w:fldCharType="separate"/>
      </w:r>
      <w:r w:rsidR="00712CDB">
        <w:rPr>
          <w:noProof/>
          <w:szCs w:val="22"/>
        </w:rPr>
        <w:t>(22)</w:t>
      </w:r>
      <w:r w:rsidR="00712CDB">
        <w:rPr>
          <w:szCs w:val="22"/>
        </w:rPr>
        <w:fldChar w:fldCharType="end"/>
      </w:r>
      <w:r w:rsidR="002C7616" w:rsidRPr="009B1B56">
        <w:rPr>
          <w:szCs w:val="22"/>
        </w:rPr>
        <w:t xml:space="preserve">. </w:t>
      </w:r>
      <w:r w:rsidR="000604EA">
        <w:rPr>
          <w:szCs w:val="22"/>
        </w:rPr>
        <w:t>But because this type of narrow immunity</w:t>
      </w:r>
      <w:r w:rsidR="002C7616" w:rsidRPr="009B1B56">
        <w:rPr>
          <w:szCs w:val="22"/>
        </w:rPr>
        <w:t xml:space="preserve"> decays rapidly in the face of antigenic drift</w:t>
      </w:r>
      <w:r w:rsidR="000604EA">
        <w:rPr>
          <w:szCs w:val="22"/>
        </w:rPr>
        <w:t>, it would not be expected</w:t>
      </w:r>
      <w:r w:rsidR="002C7616" w:rsidRPr="009B1B56">
        <w:rPr>
          <w:szCs w:val="22"/>
        </w:rPr>
        <w:t xml:space="preserve"> to shape cohort-specific protection across an entire human lifetime</w:t>
      </w:r>
      <w:r w:rsidR="00712CDB">
        <w:rPr>
          <w:szCs w:val="22"/>
        </w:rPr>
        <w:t xml:space="preserve"> </w:t>
      </w:r>
      <w:r w:rsidR="00712CDB">
        <w:rPr>
          <w:szCs w:val="22"/>
        </w:rPr>
        <w:fldChar w:fldCharType="begin"/>
      </w:r>
      <w:r w:rsidR="00712CDB">
        <w:rPr>
          <w:szCs w:val="22"/>
        </w:rPr>
        <w:instrText xml:space="preserve"> ADDIN ZOTERO_ITEM CSL_CITATION {"citationID":"sKD65QS2","properties":{"formattedCitation":"(23,24)","plainCitation":"(23,24)","noteIndex":0},"citationItems":[{"id":1256,"uris":["http://zotero.org/groups/2313999/items/BIQQ5YJ3"],"uri":["http://zotero.org/groups/2313999/items/BIQQ5YJ3"],"itemData":{"id":1256,"type":"article-journal","title":"Influenza Virus Vaccination Elicits Poorly Adapted B Cell Responses in Elderly Individuals","container-title":"Cell Host &amp; Microbe","page":"357-366.e6","volume":"25","issue":"3","source":"DOI.org (Crossref)","DOI":"10.1016/j.chom.2019.01.002","ISSN":"19313128","journalAbbreviation":"Cell Host &amp; Microbe","language":"en","author":[{"family":"Henry","given":"Carole"},{"family":"Zheng","given":"Nai-Ying"},{"family":"Huang","given":"Min"},{"family":"Cabanov","given":"Alexandra"},{"family":"Rojas","given":"Karla Thatcher"},{"family":"Kaur","given":"Kaval"},{"family":"Andrews","given":"Sarah F."},{"family":"Palm","given":"Anna-Karin E."},{"family":"Chen","given":"Yao-Qing"},{"family":"Li","given":"Yang"},{"family":"Hoskova","given":"Katerina"},{"family":"Utset","given":"Henry A."},{"family":"Vieira","given":"Marcos C."},{"family":"Wrammert","given":"Jens"},{"family":"Ahmed","given":"Rafi"},{"family":"Holden-Wiltse","given":"Jeanne"},{"family":"Topham","given":"David J."},{"family":"Treanor","given":"John J."},{"family":"Ertl","given":"Hildegund C."},{"family":"Schmader","given":"Kenneth E."},{"family":"Cobey","given":"Sarah"},{"family":"Krammer","given":"Florian"},{"family":"Hensley","given":"Scott E."},{"family":"Greenberg","given":"Harry"},{"family":"He","given":"Xiao-Song"},{"family":"Wilson","given":"Patrick C."}],"issued":{"date-parts":[["2019",3]]}}},{"id":1239,"uris":["http://zotero.org/groups/2313999/items/RGG79GYU"],"uri":["http://zotero.org/groups/2313999/items/RGG79GYU"],"itemData":{"id":1239,"type":"webpage","title":"Age-specific differences in the dynamics of protective immunity to influenza | Nature Communications","URL":"https://www.nature.com/articles/s41467-019-09652-6","accessed":{"date-parts":[["2019",5,6]]}}}],"schema":"https://github.com/citation-style-language/schema/raw/master/csl-citation.json"} </w:instrText>
      </w:r>
      <w:r w:rsidR="00712CDB">
        <w:rPr>
          <w:szCs w:val="22"/>
        </w:rPr>
        <w:fldChar w:fldCharType="separate"/>
      </w:r>
      <w:r w:rsidR="00712CDB">
        <w:rPr>
          <w:noProof/>
          <w:szCs w:val="22"/>
        </w:rPr>
        <w:t>(23,24)</w:t>
      </w:r>
      <w:r w:rsidR="00712CDB">
        <w:rPr>
          <w:szCs w:val="22"/>
        </w:rPr>
        <w:fldChar w:fldCharType="end"/>
      </w:r>
      <w:r w:rsidR="002C7616" w:rsidRPr="009B1B56">
        <w:rPr>
          <w:szCs w:val="22"/>
        </w:rPr>
        <w:t xml:space="preserve">.  </w:t>
      </w:r>
      <w:r w:rsidR="000604EA">
        <w:rPr>
          <w:szCs w:val="22"/>
        </w:rPr>
        <w:t>Conversely</w:t>
      </w:r>
      <w:r w:rsidR="003D712F" w:rsidRPr="009B1B56">
        <w:rPr>
          <w:szCs w:val="22"/>
        </w:rPr>
        <w:t xml:space="preserve">, </w:t>
      </w:r>
      <w:r w:rsidR="000D0D6D" w:rsidRPr="009B1B56">
        <w:rPr>
          <w:szCs w:val="22"/>
        </w:rPr>
        <w:t xml:space="preserve">broad, HA group-level immune memory can play a strong role in </w:t>
      </w:r>
      <w:r w:rsidR="00AC6B1C" w:rsidRPr="009B1B56">
        <w:rPr>
          <w:szCs w:val="22"/>
        </w:rPr>
        <w:t xml:space="preserve">immune </w:t>
      </w:r>
      <w:r w:rsidR="000D0D6D" w:rsidRPr="009B1B56">
        <w:rPr>
          <w:szCs w:val="22"/>
        </w:rPr>
        <w:t>defense against</w:t>
      </w:r>
      <w:r w:rsidR="008B4D4B" w:rsidRPr="009B1B56">
        <w:rPr>
          <w:szCs w:val="22"/>
        </w:rPr>
        <w:t xml:space="preserve"> </w:t>
      </w:r>
      <w:r w:rsidR="000604EA">
        <w:rPr>
          <w:szCs w:val="22"/>
        </w:rPr>
        <w:t xml:space="preserve">drifted influenza </w:t>
      </w:r>
      <w:r w:rsidR="00AC6B1C" w:rsidRPr="009B1B56">
        <w:rPr>
          <w:szCs w:val="22"/>
        </w:rPr>
        <w:t xml:space="preserve">strains </w:t>
      </w:r>
      <w:r w:rsidR="000604EA">
        <w:rPr>
          <w:szCs w:val="22"/>
        </w:rPr>
        <w:t xml:space="preserve">(or pandemic viruses) </w:t>
      </w:r>
      <w:r w:rsidR="00AC6B1C" w:rsidRPr="009B1B56">
        <w:rPr>
          <w:szCs w:val="22"/>
        </w:rPr>
        <w:t>whose variable HA epitopes are unfamiliar</w:t>
      </w:r>
      <w:r w:rsidR="000604EA">
        <w:rPr>
          <w:szCs w:val="22"/>
        </w:rPr>
        <w:t>, and would be expected to leave an epidemiological imprint in the risk of influenza infection throughout life</w:t>
      </w:r>
      <w:r w:rsidR="00AC6B1C" w:rsidRPr="009B1B56">
        <w:rPr>
          <w:szCs w:val="22"/>
        </w:rPr>
        <w:t xml:space="preserve"> </w:t>
      </w:r>
      <w:r w:rsidR="00C21CB5" w:rsidRPr="009B1B56">
        <w:rPr>
          <w:szCs w:val="22"/>
        </w:rPr>
        <w:fldChar w:fldCharType="begin"/>
      </w:r>
      <w:r w:rsidR="00712CDB">
        <w:rPr>
          <w:szCs w:val="22"/>
        </w:rPr>
        <w:instrText xml:space="preserve"> ADDIN ZOTERO_ITEM CSL_CITATION {"citationID":"gJUdEimH","properties":{"formattedCitation":"(17,19,20,25)","plainCitation":"(17,19,20,25)","noteIndex":0},"citationItems":[{"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3,"uris":["http://zotero.org/groups/2313999/items/JVF3QJMD"],"uri":["http://zotero.org/groups/2313999/items/JVF3QJMD"],"itemData":{"id":1093,"type":"article-journal","title":"Neutralizing Antibodies Against Previously Encountered Influenza Virus Strains Increase over Time: A Longitudinal Analysis","container-title":"Science Translational Medicine","page":"198ra107-198ra107","volume":"5","issue":"198","source":"stm.sciencemag.org","abstract":"Only a Matter of Time\nIn the fast-paced world of scientific research, most conclusions are drawn on few—or single—time points or with animal models that may accelerate—but not always accurately reproduce—disease progression. Longitudinal analyses are rare. Indeed, this is the case in influenza virus research, where it is thought that previous infections influence the outcome of subsequent infections, but little is actually known about how sequential exposures to antigenically diverse viruses affect the antibody response to influenza A viruses. Now, Miller et al. use samples obtained over a 20-year period from 40 individuals involved in the Framingham Heart Study to look at antibody titers to seasonal and pandemic influenza strains over time.\nThe authors find longitudinal increases in neutralizing antibodies to previously encountered seasonal and pandemic flu strains. This increase was not age-dependent because it was observed against strains encountered later in life as well as in earlier exposures. Titers to the more conserved hemagglutinin stalk domain increased modestly as well, but no neutralizing antibody titer increase was observed against a more antigenically stable virus (human cytomegalovirus). These results suggest that antigenic variation may drive the hierarchical humoral immune response to influenza strains. The contribution of antigenic variation to antibody titers to the conserved stalk region supports the pursuit of vaccine strategies that increase exposure to antigenically diverse strains of influenza.\nAntigenic variation promotes neutralizing antibodies to both seasonal and pandemic influenza A strains in humans.\nAntigenic variation promotes neutralizing antibodies to both seasonal and pandemic influenza A strains in humans.","DOI":"10.1126/scitranslmed.3006637","ISSN":"1946-6234, 1946-6242","note":"PMID: 23946196","title-short":"Neutralizing Antibodies Against Previously Encountered Influenza Virus Strains Increase over Time","language":"en","author":[{"family":"Miller","given":"Matthew S."},{"family":"Gardner","given":"Thomas J."},{"family":"Krammer","given":"Florian"},{"family":"Aguado","given":"Lauren C."},{"family":"Tortorella","given":"Domenico"},{"family":"Basler","given":"Christopher F."},{"family":"Palese","given":"Peter"}],"issued":{"date-parts":[["2013",8,14]]}}}],"schema":"https://github.com/citation-style-language/schema/raw/master/csl-citation.json"} </w:instrText>
      </w:r>
      <w:r w:rsidR="00C21CB5" w:rsidRPr="009B1B56">
        <w:rPr>
          <w:szCs w:val="22"/>
        </w:rPr>
        <w:fldChar w:fldCharType="separate"/>
      </w:r>
      <w:r w:rsidR="00712CDB">
        <w:rPr>
          <w:noProof/>
          <w:szCs w:val="22"/>
        </w:rPr>
        <w:t>(17,19,20,25)</w:t>
      </w:r>
      <w:r w:rsidR="00C21CB5" w:rsidRPr="009B1B56">
        <w:rPr>
          <w:szCs w:val="22"/>
        </w:rPr>
        <w:fldChar w:fldCharType="end"/>
      </w:r>
      <w:r w:rsidR="00AC6B1C" w:rsidRPr="009B1B56">
        <w:rPr>
          <w:szCs w:val="22"/>
        </w:rPr>
        <w:t xml:space="preserve">. Thus, </w:t>
      </w:r>
      <w:r w:rsidR="001C36CA">
        <w:rPr>
          <w:szCs w:val="22"/>
        </w:rPr>
        <w:t xml:space="preserve">childhood immune imprinting may determine which birth cohorts are primed for effective defense against seasonal strains with </w:t>
      </w:r>
      <w:r w:rsidR="000A7558">
        <w:rPr>
          <w:szCs w:val="22"/>
        </w:rPr>
        <w:t xml:space="preserve">conserved </w:t>
      </w:r>
      <w:r w:rsidR="001C36CA">
        <w:rPr>
          <w:szCs w:val="22"/>
        </w:rPr>
        <w:t xml:space="preserve">HA </w:t>
      </w:r>
      <w:r w:rsidR="000A7558">
        <w:rPr>
          <w:szCs w:val="22"/>
        </w:rPr>
        <w:t xml:space="preserve">epitopes characteristic of </w:t>
      </w:r>
      <w:r w:rsidR="001C36CA">
        <w:rPr>
          <w:szCs w:val="22"/>
        </w:rPr>
        <w:t>group 1 or group 2</w:t>
      </w:r>
      <w:r w:rsidR="00585BEF" w:rsidRPr="009B1B56">
        <w:rPr>
          <w:szCs w:val="22"/>
        </w:rPr>
        <w:t xml:space="preserve">. </w:t>
      </w:r>
      <w:r w:rsidR="000604EA">
        <w:rPr>
          <w:szCs w:val="22"/>
        </w:rPr>
        <w:t xml:space="preserve"> A similar line of reasoning may apply to immunity against the NA, although much less attention has been paid to this antigen.</w:t>
      </w:r>
    </w:p>
    <w:p w14:paraId="550D7520" w14:textId="1E4C7D5F" w:rsidR="00777458" w:rsidRPr="009B1B56" w:rsidRDefault="00777458" w:rsidP="00777458">
      <w:pPr>
        <w:rPr>
          <w:szCs w:val="22"/>
        </w:rPr>
      </w:pPr>
      <w:r w:rsidRPr="009B1B56">
        <w:rPr>
          <w:szCs w:val="22"/>
        </w:rPr>
        <w:t xml:space="preserve">Since 1977, two distinct subtypes of influenza A, H1N1 and H3N2, have circulated seasonally in humans, with striking but poorly understood differences in their age-specific </w:t>
      </w:r>
      <w:r w:rsidR="00573E69" w:rsidRPr="009B1B56">
        <w:rPr>
          <w:szCs w:val="22"/>
        </w:rPr>
        <w:t>impact</w:t>
      </w:r>
      <w:r w:rsidRPr="009B1B56">
        <w:rPr>
          <w:szCs w:val="22"/>
        </w:rPr>
        <w:t xml:space="preserve"> </w:t>
      </w:r>
      <w:r w:rsidRPr="009B1B56">
        <w:rPr>
          <w:szCs w:val="22"/>
        </w:rPr>
        <w:fldChar w:fldCharType="begin"/>
      </w:r>
      <w:r w:rsidR="00712CDB">
        <w:rPr>
          <w:szCs w:val="22"/>
        </w:rPr>
        <w:instrText xml:space="preserve"> ADDIN ZOTERO_ITEM CSL_CITATION {"citationID":"4onGAsPA","properties":{"formattedCitation":"(8,11\\uc0\\u8211{}13,26)","plainCitation":"(8,11–13,26)","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Pr="009B1B56">
        <w:rPr>
          <w:szCs w:val="22"/>
        </w:rPr>
        <w:fldChar w:fldCharType="separate"/>
      </w:r>
      <w:r w:rsidR="00712CDB" w:rsidRPr="001C36CA">
        <w:rPr>
          <w:color w:val="000000"/>
        </w:rPr>
        <w:t>(8,11–13,26)</w:t>
      </w:r>
      <w:r w:rsidRPr="009B1B56">
        <w:rPr>
          <w:szCs w:val="22"/>
        </w:rPr>
        <w:fldChar w:fldCharType="end"/>
      </w:r>
      <w:r w:rsidRPr="009B1B56">
        <w:rPr>
          <w:szCs w:val="22"/>
        </w:rPr>
        <w:t xml:space="preserve">. These differences could be associated with childhood </w:t>
      </w:r>
      <w:r w:rsidR="00B7417F" w:rsidRPr="009B1B56">
        <w:rPr>
          <w:szCs w:val="22"/>
        </w:rPr>
        <w:t>imprinting</w:t>
      </w:r>
      <w:r w:rsidRPr="009B1B56">
        <w:rPr>
          <w:szCs w:val="22"/>
        </w:rPr>
        <w:t xml:space="preserve">: older cohorts were almost certainly exposed to H1N1 in childhood (since it circulated from 1918-1957), and now seem to be preferentially protected against modern seasonal H1N1 variants </w:t>
      </w:r>
      <w:r w:rsidRPr="009B1B56">
        <w:rPr>
          <w:szCs w:val="22"/>
        </w:rPr>
        <w:fldChar w:fldCharType="begin"/>
      </w:r>
      <w:r w:rsidR="00573E69" w:rsidRPr="009B1B56">
        <w:rPr>
          <w:szCs w:val="22"/>
        </w:rPr>
        <w:instrText xml:space="preserve"> ADDIN ZOTERO_ITEM CSL_CITATION {"citationID":"lSenwenb","properties":{"formattedCitation":"(8,11\\uc0\\u8211{}13)","plainCitation":"(8,11–13)","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Pr="009B1B56">
        <w:rPr>
          <w:szCs w:val="22"/>
        </w:rPr>
        <w:fldChar w:fldCharType="separate"/>
      </w:r>
      <w:r w:rsidR="00573E69" w:rsidRPr="009B1B56">
        <w:rPr>
          <w:szCs w:val="22"/>
        </w:rPr>
        <w:t>(8,11–13)</w:t>
      </w:r>
      <w:r w:rsidRPr="009B1B56">
        <w:rPr>
          <w:szCs w:val="22"/>
        </w:rPr>
        <w:fldChar w:fldCharType="end"/>
      </w:r>
      <w:r w:rsidRPr="009B1B56">
        <w:rPr>
          <w:szCs w:val="22"/>
        </w:rPr>
        <w:t>. Likewise, younger adults have the highest probabilities of childhood imprinting to H3N2, which is consistent with relatively low incidence of seasonal H3N2 in these cohorts (</w:t>
      </w:r>
      <w:r w:rsidRPr="009B1B56">
        <w:rPr>
          <w:b/>
          <w:bCs/>
          <w:i/>
          <w:iCs/>
          <w:szCs w:val="22"/>
        </w:rPr>
        <w:t>Fig. 1A</w:t>
      </w:r>
      <w:r w:rsidRPr="009B1B56">
        <w:rPr>
          <w:szCs w:val="22"/>
        </w:rPr>
        <w:t xml:space="preserve">).  Alternatively, differences in the evolutionary dynamics of H1N1 and H3N2 could explain the observed age profiles. Subtype H3N2 exhibits slightly faster drift in its antigenic phenotype than H1N1, and as a result, H3N2 may be more able to </w:t>
      </w:r>
      <w:r w:rsidR="001C36CA">
        <w:rPr>
          <w:szCs w:val="22"/>
        </w:rPr>
        <w:t xml:space="preserve">escape pre-existing immunity and infect </w:t>
      </w:r>
      <w:r w:rsidRPr="009B1B56">
        <w:rPr>
          <w:szCs w:val="22"/>
        </w:rPr>
        <w:t xml:space="preserve">older, immunologically experienced </w:t>
      </w:r>
      <w:r w:rsidR="00DE166F">
        <w:rPr>
          <w:szCs w:val="22"/>
        </w:rPr>
        <w:t>adults</w:t>
      </w:r>
      <w:r w:rsidRPr="009B1B56">
        <w:rPr>
          <w:szCs w:val="22"/>
        </w:rPr>
        <w:t xml:space="preserve">, whereas H1N1 may be relatively restricted to infecting immunologically naïve children </w:t>
      </w:r>
      <w:r w:rsidRPr="009B1B56">
        <w:rPr>
          <w:szCs w:val="22"/>
        </w:rPr>
        <w:fldChar w:fldCharType="begin"/>
      </w:r>
      <w:r w:rsidR="00712CDB">
        <w:rPr>
          <w:szCs w:val="22"/>
        </w:rPr>
        <w:instrText xml:space="preserve"> ADDIN ZOTERO_ITEM CSL_CITATION {"citationID":"mPkE0W0j","properties":{"formattedCitation":"(27)","plainCitation":"(27)","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Pr="009B1B56">
        <w:rPr>
          <w:szCs w:val="22"/>
        </w:rPr>
        <w:fldChar w:fldCharType="separate"/>
      </w:r>
      <w:r w:rsidR="00712CDB">
        <w:rPr>
          <w:noProof/>
          <w:szCs w:val="22"/>
        </w:rPr>
        <w:t>(27)</w:t>
      </w:r>
      <w:r w:rsidRPr="009B1B56">
        <w:rPr>
          <w:szCs w:val="22"/>
        </w:rPr>
        <w:fldChar w:fldCharType="end"/>
      </w:r>
      <w:r w:rsidRPr="009B1B56">
        <w:rPr>
          <w:szCs w:val="22"/>
        </w:rPr>
        <w:t xml:space="preserve">. </w:t>
      </w:r>
    </w:p>
    <w:p w14:paraId="0C266C11" w14:textId="7648759D" w:rsidR="00713575" w:rsidRPr="009B1B56" w:rsidRDefault="007A485E" w:rsidP="002D6343">
      <w:pPr>
        <w:rPr>
          <w:szCs w:val="22"/>
        </w:rPr>
      </w:pPr>
      <w:r>
        <w:rPr>
          <w:szCs w:val="22"/>
        </w:rPr>
        <w:t>We analyzed a large data set</w:t>
      </w:r>
      <w:r w:rsidR="00777458" w:rsidRPr="009B1B56">
        <w:rPr>
          <w:szCs w:val="22"/>
        </w:rPr>
        <w:t xml:space="preserve"> on seasonal influenza incidence</w:t>
      </w:r>
      <w:r>
        <w:rPr>
          <w:szCs w:val="22"/>
        </w:rPr>
        <w:t xml:space="preserve"> to test</w:t>
      </w:r>
      <w:r w:rsidR="00777458" w:rsidRPr="009B1B56">
        <w:rPr>
          <w:szCs w:val="22"/>
        </w:rPr>
        <w:t xml:space="preserve"> whether cohort effects from childhood imprinting primarily act against </w:t>
      </w:r>
      <w:r w:rsidR="00BE6F2C" w:rsidRPr="009B1B56">
        <w:rPr>
          <w:szCs w:val="22"/>
        </w:rPr>
        <w:t>variable epitopes, only providing cross-protection against closely related</w:t>
      </w:r>
      <w:r w:rsidR="00777458" w:rsidRPr="009B1B56">
        <w:rPr>
          <w:szCs w:val="22"/>
        </w:rPr>
        <w:t xml:space="preserve"> HA or NA </w:t>
      </w:r>
      <w:r w:rsidR="00BE6F2C" w:rsidRPr="009B1B56">
        <w:rPr>
          <w:szCs w:val="22"/>
        </w:rPr>
        <w:t>variants of the same subtype</w:t>
      </w:r>
      <w:r w:rsidR="00777458" w:rsidRPr="009B1B56">
        <w:rPr>
          <w:szCs w:val="22"/>
        </w:rPr>
        <w:t xml:space="preserve">, or </w:t>
      </w:r>
      <w:r w:rsidR="00BE6F2C" w:rsidRPr="009B1B56">
        <w:rPr>
          <w:szCs w:val="22"/>
        </w:rPr>
        <w:t xml:space="preserve">against more conserved epitopes, providing broad cross-protection across </w:t>
      </w:r>
      <w:r w:rsidR="00DE166F">
        <w:rPr>
          <w:szCs w:val="22"/>
        </w:rPr>
        <w:t xml:space="preserve">HA </w:t>
      </w:r>
      <w:r w:rsidR="00BE6F2C" w:rsidRPr="009B1B56">
        <w:rPr>
          <w:szCs w:val="22"/>
        </w:rPr>
        <w:t xml:space="preserve">subtypes in the same </w:t>
      </w:r>
      <w:r w:rsidR="00DE166F">
        <w:rPr>
          <w:szCs w:val="22"/>
        </w:rPr>
        <w:t>phylogenetic</w:t>
      </w:r>
      <w:r w:rsidR="00DE166F" w:rsidRPr="009B1B56">
        <w:rPr>
          <w:szCs w:val="22"/>
        </w:rPr>
        <w:t xml:space="preserve"> </w:t>
      </w:r>
      <w:r w:rsidR="00BE6F2C" w:rsidRPr="009B1B56">
        <w:rPr>
          <w:szCs w:val="22"/>
        </w:rPr>
        <w:t>group</w:t>
      </w:r>
      <w:r w:rsidR="00777458" w:rsidRPr="009B1B56">
        <w:rPr>
          <w:szCs w:val="22"/>
        </w:rPr>
        <w:t xml:space="preserve"> (</w:t>
      </w:r>
      <w:r w:rsidR="00777458" w:rsidRPr="009B1B56">
        <w:rPr>
          <w:b/>
          <w:bCs/>
          <w:i/>
          <w:iCs/>
          <w:szCs w:val="22"/>
        </w:rPr>
        <w:t>Fig. 1A-B</w:t>
      </w:r>
      <w:r w:rsidR="00777458" w:rsidRPr="009B1B56">
        <w:rPr>
          <w:szCs w:val="22"/>
        </w:rPr>
        <w:t>).</w:t>
      </w:r>
      <w:r>
        <w:rPr>
          <w:szCs w:val="22"/>
        </w:rPr>
        <w:t xml:space="preserve"> We fitted a suite of models to data using maximum likelihood and compared models using AIC.</w:t>
      </w:r>
      <w:r w:rsidR="00777458" w:rsidRPr="009B1B56">
        <w:rPr>
          <w:szCs w:val="22"/>
        </w:rPr>
        <w:t xml:space="preserve"> </w:t>
      </w:r>
      <w:r>
        <w:rPr>
          <w:szCs w:val="22"/>
        </w:rPr>
        <w:t>In a separate analysis</w:t>
      </w:r>
      <w:r w:rsidR="00777458" w:rsidRPr="009B1B56">
        <w:rPr>
          <w:szCs w:val="22"/>
        </w:rPr>
        <w:t xml:space="preserve">, we </w:t>
      </w:r>
      <w:r w:rsidR="00777458" w:rsidRPr="009B1B56">
        <w:rPr>
          <w:szCs w:val="22"/>
        </w:rPr>
        <w:lastRenderedPageBreak/>
        <w:t>considered the hypothesis that differences in evolutionary rate of H1N1 and H3N2, rather than imprinting effects, shape differences in age distribution. Our results have implications for long-term projections of seasonal influenza risk in elderly cohorts</w:t>
      </w:r>
      <w:r w:rsidR="00BE6F2C" w:rsidRPr="009B1B56">
        <w:rPr>
          <w:szCs w:val="22"/>
        </w:rPr>
        <w:t xml:space="preserve"> </w:t>
      </w:r>
      <w:r w:rsidR="00BE6F2C" w:rsidRPr="009B1B56">
        <w:rPr>
          <w:szCs w:val="22"/>
        </w:rPr>
        <w:fldChar w:fldCharType="begin"/>
      </w:r>
      <w:r w:rsidR="00BE6F2C" w:rsidRPr="009B1B56">
        <w:rPr>
          <w:szCs w:val="22"/>
        </w:rPr>
        <w:instrText xml:space="preserve"> ADDIN ZOTERO_ITEM CSL_CITATION {"citationID":"fkz0aAcL","properties":{"formattedCitation":"(12)","plainCitation":"(12)","noteIndex":0},"citationItems":[{"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00BE6F2C" w:rsidRPr="009B1B56">
        <w:rPr>
          <w:szCs w:val="22"/>
        </w:rPr>
        <w:fldChar w:fldCharType="separate"/>
      </w:r>
      <w:r w:rsidR="00BE6F2C" w:rsidRPr="009B1B56">
        <w:rPr>
          <w:noProof/>
          <w:szCs w:val="22"/>
        </w:rPr>
        <w:t>(12)</w:t>
      </w:r>
      <w:r w:rsidR="00BE6F2C" w:rsidRPr="009B1B56">
        <w:rPr>
          <w:szCs w:val="22"/>
        </w:rPr>
        <w:fldChar w:fldCharType="end"/>
      </w:r>
      <w:r w:rsidR="00777458" w:rsidRPr="009B1B56">
        <w:rPr>
          <w:szCs w:val="22"/>
        </w:rPr>
        <w:t>, who suffer the heaviest burdens of influenza-related morbidity and mortality</w:t>
      </w:r>
      <w:r w:rsidR="00B7417F" w:rsidRPr="009B1B56">
        <w:rPr>
          <w:szCs w:val="22"/>
        </w:rPr>
        <w:t>, and whose imprinting status will shift through time as cohorts born during different inter-pandemic eras grow older</w:t>
      </w:r>
      <w:r w:rsidR="00777458" w:rsidRPr="009B1B56">
        <w:rPr>
          <w:szCs w:val="22"/>
        </w:rPr>
        <w:t>.</w:t>
      </w:r>
    </w:p>
    <w:p w14:paraId="15DB89C1" w14:textId="77777777" w:rsidR="001C36CA" w:rsidRDefault="001C36CA" w:rsidP="00713575"/>
    <w:p w14:paraId="1C8FF345" w14:textId="4670B0D7" w:rsidR="004836EE" w:rsidRPr="009B1B56" w:rsidRDefault="004836EE" w:rsidP="001C36CA">
      <w:pPr>
        <w:pStyle w:val="Heading1"/>
      </w:pPr>
      <w:r w:rsidRPr="009B1B56">
        <w:t>The Data</w:t>
      </w:r>
    </w:p>
    <w:p w14:paraId="5F24F182" w14:textId="180439AC" w:rsidR="00421667" w:rsidRPr="009B1B56" w:rsidRDefault="00421667" w:rsidP="004836EE">
      <w:pPr>
        <w:rPr>
          <w:szCs w:val="22"/>
        </w:rPr>
      </w:pPr>
      <w:r>
        <w:rPr>
          <w:szCs w:val="22"/>
        </w:rPr>
        <w:t>T</w:t>
      </w:r>
      <w:r w:rsidR="004836EE" w:rsidRPr="009B1B56">
        <w:rPr>
          <w:szCs w:val="22"/>
        </w:rPr>
        <w:t>he Arizona Department of Health Services (ADHS) provided a dataset containing 9,451 seasonal H1N1 and H3N2 cases from their statewide surveillance system. Cases of all ages were confirmed to subtype by PCR and/or culture, primarily from virologic testing at the Arizona State Public Health Laboratory</w:t>
      </w:r>
      <w:r w:rsidR="00FA4207">
        <w:rPr>
          <w:szCs w:val="22"/>
        </w:rPr>
        <w:t>. A</w:t>
      </w:r>
      <w:r w:rsidR="004836EE" w:rsidRPr="009B1B56">
        <w:rPr>
          <w:szCs w:val="22"/>
        </w:rPr>
        <w:t xml:space="preserve"> smaller number</w:t>
      </w:r>
      <w:r w:rsidR="00BE6F2C" w:rsidRPr="009B1B56">
        <w:rPr>
          <w:szCs w:val="22"/>
        </w:rPr>
        <w:t xml:space="preserve"> of</w:t>
      </w:r>
      <w:r w:rsidR="004836EE" w:rsidRPr="009B1B56">
        <w:rPr>
          <w:szCs w:val="22"/>
        </w:rPr>
        <w:t xml:space="preserve"> positive influenza tests </w:t>
      </w:r>
      <w:r w:rsidR="00FA4207">
        <w:rPr>
          <w:szCs w:val="22"/>
        </w:rPr>
        <w:t xml:space="preserve">were </w:t>
      </w:r>
      <w:r w:rsidR="004836EE" w:rsidRPr="009B1B56">
        <w:rPr>
          <w:szCs w:val="22"/>
        </w:rPr>
        <w:t>obtained through reporting by other clinical labs</w:t>
      </w:r>
      <w:r w:rsidR="00FA4207">
        <w:rPr>
          <w:szCs w:val="22"/>
        </w:rPr>
        <w:t>, which has been mandatory in Arizona since 20</w:t>
      </w:r>
      <w:r w:rsidR="007136E8">
        <w:rPr>
          <w:szCs w:val="22"/>
        </w:rPr>
        <w:t>0</w:t>
      </w:r>
      <w:bookmarkStart w:id="0" w:name="_GoBack"/>
      <w:bookmarkEnd w:id="0"/>
      <w:r w:rsidR="00FA4207">
        <w:rPr>
          <w:szCs w:val="22"/>
        </w:rPr>
        <w:t>4</w:t>
      </w:r>
      <w:r>
        <w:rPr>
          <w:szCs w:val="22"/>
        </w:rPr>
        <w:t xml:space="preserve"> </w:t>
      </w:r>
      <w:r>
        <w:rPr>
          <w:szCs w:val="22"/>
        </w:rPr>
        <w:fldChar w:fldCharType="begin"/>
      </w:r>
      <w:r>
        <w:rPr>
          <w:szCs w:val="22"/>
        </w:rPr>
        <w:instrText xml:space="preserve"> ADDIN ZOTERO_ITEM CSL_CITATION {"citationID":"chigQnIM","properties":{"formattedCitation":"(28)","plainCitation":"(28)","noteIndex":0},"citationItems":[{"id":1311,"uris":["http://zotero.org/groups/2313999/items/NNVF32WU"],"uri":["http://zotero.org/groups/2313999/items/NNVF32WU"],"itemData":{"id":1311,"type":"article","title":"Arizona Department of Health Services. 2015–2016 Influenza Summary","URL":"https://www.azdhs.gov/documents/preparedness/epidemiology-disease-control/flu/surveillance/2015-2016-influenza-summary.pdf","accessed":{"date-parts":[["2019",5,23]]}}}],"schema":"https://github.com/citation-style-language/schema/raw/master/csl-citation.json"} </w:instrText>
      </w:r>
      <w:r>
        <w:rPr>
          <w:szCs w:val="22"/>
        </w:rPr>
        <w:fldChar w:fldCharType="separate"/>
      </w:r>
      <w:r>
        <w:rPr>
          <w:noProof/>
          <w:szCs w:val="22"/>
        </w:rPr>
        <w:t>(28)</w:t>
      </w:r>
      <w:r>
        <w:rPr>
          <w:szCs w:val="22"/>
        </w:rPr>
        <w:fldChar w:fldCharType="end"/>
      </w:r>
      <w:r w:rsidR="004836EE" w:rsidRPr="009B1B56">
        <w:rPr>
          <w:szCs w:val="22"/>
        </w:rPr>
        <w:t>. Cases were observed across 22 years of influenza surveillance, from the 1993-1994 influenza season through the 2014-2015 season, although sample sizes increased dramatically after the 2009 pandemic (</w:t>
      </w:r>
      <w:r w:rsidR="004836EE" w:rsidRPr="009B1B56">
        <w:rPr>
          <w:rStyle w:val="SubtitleChar"/>
        </w:rPr>
        <w:t>Table 1</w:t>
      </w:r>
      <w:r w:rsidR="004836EE" w:rsidRPr="009B1B56">
        <w:rPr>
          <w:szCs w:val="22"/>
        </w:rPr>
        <w:t xml:space="preserve">). </w:t>
      </w:r>
      <w:r w:rsidR="007A485E">
        <w:rPr>
          <w:szCs w:val="22"/>
        </w:rPr>
        <w:t>The data</w:t>
      </w:r>
      <w:r w:rsidR="007A485E" w:rsidRPr="009B1B56">
        <w:rPr>
          <w:szCs w:val="22"/>
        </w:rPr>
        <w:t xml:space="preserve"> </w:t>
      </w:r>
      <w:r w:rsidR="007A485E">
        <w:rPr>
          <w:szCs w:val="22"/>
        </w:rPr>
        <w:t>included</w:t>
      </w:r>
      <w:r w:rsidR="007A485E" w:rsidRPr="009B1B56">
        <w:rPr>
          <w:szCs w:val="22"/>
        </w:rPr>
        <w:t xml:space="preserve"> positive test results from hospitals, long-term care facilities, correctional facilities, and outpatient clinic</w:t>
      </w:r>
      <w:r w:rsidR="007A485E">
        <w:rPr>
          <w:szCs w:val="22"/>
        </w:rPr>
        <w:t>s, and thus captured a range of case severities.</w:t>
      </w:r>
    </w:p>
    <w:p w14:paraId="486609D1" w14:textId="31E4CF94" w:rsidR="00FA4207" w:rsidRPr="009B1B56" w:rsidRDefault="00FA4207" w:rsidP="00FA4207">
      <w:commentRangeStart w:id="1"/>
      <w:r w:rsidRPr="009B1B56">
        <w:t>Follo</w:t>
      </w:r>
      <w:commentRangeEnd w:id="1"/>
      <w:r w:rsidR="00B76CDE">
        <w:rPr>
          <w:rStyle w:val="CommentReference"/>
        </w:rPr>
        <w:commentReference w:id="1"/>
      </w:r>
      <w:r w:rsidRPr="009B1B56">
        <w:t xml:space="preserve">wing CDC standards, ADHS defines the influenza season as epidemiological week 40 (around early October) through week 39 of the following year </w:t>
      </w:r>
      <w:r w:rsidRPr="009B1B56">
        <w:fldChar w:fldCharType="begin"/>
      </w:r>
      <w:r>
        <w:instrText xml:space="preserve"> ADDIN ZOTERO_ITEM CSL_CITATION {"citationID":"e1y1Jnhr","properties":{"formattedCitation":"(29)","plainCitation":"(29)","noteIndex":0},"citationItems":[{"id":1310,"uris":["http://zotero.org/groups/2313999/items/4ENCJ8UC"],"uri":["http://zotero.org/groups/2313999/items/4ENCJ8UC"],"itemData":{"id":1310,"type":"article","title":"MMWR Week Fact Sheet","URL":"https://wwwn.cdc.gov/nndss/document/MMWR_Week_overview.pdf","author":[{"literal":"National Notifiable Diseases Surveillance System, Division of Health Informatics and Surveillance, National Center for Surveillance, Epidemiology and Laboratory Services"}],"accessed":{"date-parts":[["2019",5,23]]}}}],"schema":"https://github.com/citation-style-language/schema/raw/master/csl-citation.json"} </w:instrText>
      </w:r>
      <w:r w:rsidRPr="009B1B56">
        <w:fldChar w:fldCharType="separate"/>
      </w:r>
      <w:r>
        <w:rPr>
          <w:noProof/>
        </w:rPr>
        <w:t>(29)</w:t>
      </w:r>
      <w:r w:rsidRPr="009B1B56">
        <w:fldChar w:fldCharType="end"/>
      </w:r>
      <w:r w:rsidRPr="009B1B56">
        <w:t xml:space="preserve">. </w:t>
      </w:r>
      <w:r>
        <w:t>The</w:t>
      </w:r>
      <w:r w:rsidRPr="009B1B56">
        <w:t xml:space="preserve"> 2008-2009 and 2009-2010 influenza seasons spanned the first and second wave, respectively, of the 2009 H1N1 pandemic. </w:t>
      </w:r>
      <w:r>
        <w:t>We excluded cases observed during this time period</w:t>
      </w:r>
      <w:r w:rsidR="00DE166F">
        <w:t xml:space="preserve">, because </w:t>
      </w:r>
      <w:r w:rsidRPr="009B1B56">
        <w:rPr>
          <w:szCs w:val="22"/>
        </w:rPr>
        <w:t xml:space="preserve">age distributions </w:t>
      </w:r>
      <w:r>
        <w:rPr>
          <w:szCs w:val="22"/>
        </w:rPr>
        <w:t xml:space="preserve">of infection </w:t>
      </w:r>
      <w:r w:rsidRPr="009B1B56">
        <w:rPr>
          <w:szCs w:val="22"/>
        </w:rPr>
        <w:t xml:space="preserve">and </w:t>
      </w:r>
      <w:r>
        <w:rPr>
          <w:szCs w:val="22"/>
        </w:rPr>
        <w:t>molecular</w:t>
      </w:r>
      <w:r w:rsidRPr="009B1B56">
        <w:rPr>
          <w:szCs w:val="22"/>
        </w:rPr>
        <w:t xml:space="preserve"> drivers of immune memory differed </w:t>
      </w:r>
      <w:r>
        <w:rPr>
          <w:szCs w:val="22"/>
        </w:rPr>
        <w:t xml:space="preserve">during the 2009 pandemic </w:t>
      </w:r>
      <w:r w:rsidRPr="009B1B56">
        <w:rPr>
          <w:szCs w:val="22"/>
        </w:rPr>
        <w:t>from the normal</w:t>
      </w:r>
      <w:r>
        <w:rPr>
          <w:szCs w:val="22"/>
        </w:rPr>
        <w:t>, drivers of seasonal influenza’s immun</w:t>
      </w:r>
      <w:r w:rsidR="00713575">
        <w:rPr>
          <w:szCs w:val="22"/>
        </w:rPr>
        <w:t>o</w:t>
      </w:r>
      <w:r>
        <w:rPr>
          <w:szCs w:val="22"/>
        </w:rPr>
        <w:t xml:space="preserve">-epidemiology of interest to this study </w:t>
      </w:r>
      <w:r w:rsidRPr="009B1B56">
        <w:rPr>
          <w:szCs w:val="22"/>
        </w:rPr>
        <w:fldChar w:fldCharType="begin"/>
      </w:r>
      <w:r w:rsidRPr="009B1B56">
        <w:rPr>
          <w:szCs w:val="22"/>
        </w:rPr>
        <w:instrText xml:space="preserve"> ADDIN ZOTERO_ITEM CSL_CITATION {"citationID":"frDqvcV4","properties":{"formattedCitation":"(13,17,20)","plainCitation":"(13,17,20)","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Pr="009B1B56">
        <w:rPr>
          <w:szCs w:val="22"/>
        </w:rPr>
        <w:fldChar w:fldCharType="separate"/>
      </w:r>
      <w:r w:rsidRPr="009B1B56">
        <w:rPr>
          <w:noProof/>
          <w:szCs w:val="22"/>
        </w:rPr>
        <w:t>(13,17,20)</w:t>
      </w:r>
      <w:r w:rsidRPr="009B1B56">
        <w:rPr>
          <w:szCs w:val="22"/>
        </w:rPr>
        <w:fldChar w:fldCharType="end"/>
      </w:r>
      <w:r w:rsidRPr="009B1B56">
        <w:rPr>
          <w:szCs w:val="22"/>
        </w:rPr>
        <w:t xml:space="preserve">. </w:t>
      </w:r>
      <w:r>
        <w:t xml:space="preserve"> </w:t>
      </w:r>
      <w:r w:rsidRPr="009B1B56">
        <w:t xml:space="preserve">Additionally, we excluded 58 cases with birth years before 1918 (whose imprinting status could not be inferred unambiguously), and one case whose year of birth was recorded in error. </w:t>
      </w:r>
    </w:p>
    <w:p w14:paraId="6D520AA3" w14:textId="1D8AE044" w:rsidR="000A7558" w:rsidRPr="009B1B56" w:rsidRDefault="000A7558" w:rsidP="00713575">
      <w:pPr>
        <w:rPr>
          <w:szCs w:val="22"/>
        </w:rPr>
      </w:pPr>
    </w:p>
    <w:p w14:paraId="1BE2CF6A" w14:textId="6578B110" w:rsidR="004836EE" w:rsidRPr="009B1B56" w:rsidRDefault="004836EE" w:rsidP="004C3BC8">
      <w:pPr>
        <w:pStyle w:val="Heading1"/>
        <w:rPr>
          <w:szCs w:val="22"/>
        </w:rPr>
      </w:pPr>
      <w:r w:rsidRPr="009B1B56">
        <w:lastRenderedPageBreak/>
        <w:t>The Model</w:t>
      </w:r>
    </w:p>
    <w:p w14:paraId="673BDA37" w14:textId="77777777" w:rsidR="004836EE" w:rsidRPr="009B1B56" w:rsidRDefault="004836EE" w:rsidP="004836EE">
      <w:pPr>
        <w:pStyle w:val="Heading2"/>
      </w:pPr>
      <w:r w:rsidRPr="009B1B56">
        <w:t>Reconstructed imprinting patterns</w:t>
      </w:r>
    </w:p>
    <w:p w14:paraId="33DF74A2" w14:textId="56CFA78B" w:rsidR="00BE6F2C" w:rsidRPr="009B1B56" w:rsidRDefault="004836EE" w:rsidP="00BE6F2C">
      <w:r w:rsidRPr="009B1B56">
        <w:t>Reconstructed</w:t>
      </w:r>
      <w:r w:rsidR="001C4766" w:rsidRPr="009B1B56">
        <w:t xml:space="preserve">, birth year-specific probabilities </w:t>
      </w:r>
      <w:r w:rsidRPr="009B1B56">
        <w:t xml:space="preserve">of childhood imprinting </w:t>
      </w:r>
      <w:r w:rsidR="00FA4207">
        <w:t xml:space="preserve">to H1N1, H2N2 or H3N2 were calculated using methods described previously </w:t>
      </w:r>
      <w:r w:rsidR="00FA4207">
        <w:fldChar w:fldCharType="begin"/>
      </w:r>
      <w:r w:rsidR="00FA4207">
        <w:instrText xml:space="preserve"> ADDIN ZOTERO_ITEM CSL_CITATION {"citationID":"o01u9C8H","properties":{"formattedCitation":"(10)","plainCitation":"(10)","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FA4207">
        <w:fldChar w:fldCharType="separate"/>
      </w:r>
      <w:r w:rsidR="00FA4207">
        <w:rPr>
          <w:noProof/>
        </w:rPr>
        <w:t>(10)</w:t>
      </w:r>
      <w:r w:rsidR="00FA4207">
        <w:fldChar w:fldCharType="end"/>
      </w:r>
      <w:r w:rsidR="00FA4207">
        <w:t xml:space="preserve">. These probabilities </w:t>
      </w:r>
      <w:r w:rsidRPr="009B1B56">
        <w:t>are based on patterns of first childhood exposure to influenza A and reflect histor</w:t>
      </w:r>
      <w:r w:rsidR="00BE6F2C" w:rsidRPr="009B1B56">
        <w:t>ical circulation</w:t>
      </w:r>
      <w:r w:rsidRPr="009B1B56">
        <w:t xml:space="preserve"> (</w:t>
      </w:r>
      <w:r w:rsidRPr="009B1B56">
        <w:rPr>
          <w:rStyle w:val="SubtitleChar"/>
        </w:rPr>
        <w:t>Fig. 1A</w:t>
      </w:r>
      <w:r w:rsidRPr="009B1B56">
        <w:t>). Most individuals born between pandemics in 1918 and 1957 experienced a first influenza A virus (IAV) infection by H1N1, and middle-aged cohorts born between pandemics in 1957 and 1968 almost all were first infected by H2N2 (note that because the first influenza exposure may occur after the first year of life, individuals born in the years leading up to a pandemic have some probability of first infection by the new pandemic subtype</w:t>
      </w:r>
      <w:r w:rsidR="00DE166F">
        <w:t xml:space="preserve">, </w:t>
      </w:r>
      <w:r w:rsidR="00DE166F" w:rsidRPr="000D6FA9">
        <w:rPr>
          <w:b/>
          <w:bCs/>
          <w:i/>
          <w:iCs/>
        </w:rPr>
        <w:t>Fig. 1A</w:t>
      </w:r>
      <w:r w:rsidRPr="009B1B56">
        <w:t xml:space="preserve">). Ever since its emergence in 1968, H3N2 has dominated seasonal circulation in humans, and caused the majority of first infections in younger cohorts. However, H1N1 has also caused some seasonal circulation since 1977, and </w:t>
      </w:r>
      <w:r w:rsidR="00BE6F2C" w:rsidRPr="009B1B56">
        <w:t>has imprinted a fraction of all cohorts born since the mid-1970s (Fig. 1A)</w:t>
      </w:r>
      <w:r w:rsidRPr="009B1B56">
        <w:t>.</w:t>
      </w:r>
      <w:r w:rsidR="00BE6F2C" w:rsidRPr="009B1B56">
        <w:t xml:space="preserve"> </w:t>
      </w:r>
    </w:p>
    <w:p w14:paraId="7DA1173B" w14:textId="3D47EFD4" w:rsidR="004836EE" w:rsidRPr="009B1B56" w:rsidRDefault="00BE6F2C" w:rsidP="00BE6F2C">
      <w:r w:rsidRPr="009B1B56">
        <w:t xml:space="preserve">Reconstructions assumed children age 0-12 in the year of case observation might not yet have been exposed to any influenza virus. </w:t>
      </w:r>
      <w:r w:rsidR="00DE166F">
        <w:t>I</w:t>
      </w:r>
      <w:r w:rsidR="004836EE" w:rsidRPr="009B1B56">
        <w:t xml:space="preserve">nteractions between imprinting and vaccination of naïve infants are </w:t>
      </w:r>
      <w:r w:rsidR="00DE166F">
        <w:t xml:space="preserve">plausible, but </w:t>
      </w:r>
      <w:r w:rsidR="004836EE" w:rsidRPr="009B1B56">
        <w:t xml:space="preserve">poorly understood </w:t>
      </w:r>
      <w:r w:rsidR="004836EE" w:rsidRPr="009B1B56">
        <w:fldChar w:fldCharType="begin"/>
      </w:r>
      <w:r w:rsidR="00FA4207">
        <w:instrText xml:space="preserve"> ADDIN ZOTERO_ITEM CSL_CITATION {"citationID":"RRL6MBjF","properties":{"formattedCitation":"(10,30)","plainCitation":"(10,30)","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308,"uris":["http://zotero.org/groups/2313999/items/IG6CTBE2"],"uri":["http://zotero.org/groups/2313999/items/IG6CTBE2"],"itemData":{"id":1308,"type":"article-journal","title":"A Universal Influenza Vaccine: The Strategic Plan for the National Institute of Allergy and Infectious Diseases","container-title":"The Journal of Infectious Diseases","page":"347-354","volume":"218","issue":"3","source":"academic.oup.com","abstract":"A priority for the National Institute of Allergy and Infectious Diseases is development of a universal influenza vaccine providing durable protection against mu","DOI":"10.1093/infdis/jiy103","ISSN":"0022-1899","title-short":"A Universal Influenza Vaccine","journalAbbreviation":"J Infect Dis","language":"en","author":[{"family":"Erbelding","given":"Emily J."},{"family":"Post","given":"Diane J."},{"family":"Stemmy","given":"Erik J."},{"family":"Roberts","given":"Paul C."},{"family":"Augustine","given":"Alison Deckhut"},{"family":"Ferguson","given":"Stacy"},{"family":"Paules","given":"Catharine I."},{"family":"Graham","given":"Barney S."},{"family":"Fauci","given":"Anthony S."}],"issued":{"date-parts":[["2018",7,2]]}}}],"schema":"https://github.com/citation-style-language/schema/raw/master/csl-citation.json"} </w:instrText>
      </w:r>
      <w:r w:rsidR="004836EE" w:rsidRPr="009B1B56">
        <w:fldChar w:fldCharType="separate"/>
      </w:r>
      <w:r w:rsidR="00FA4207">
        <w:rPr>
          <w:noProof/>
        </w:rPr>
        <w:t>(10,30)</w:t>
      </w:r>
      <w:r w:rsidR="004836EE" w:rsidRPr="009B1B56">
        <w:fldChar w:fldCharType="end"/>
      </w:r>
      <w:r w:rsidR="004836EE" w:rsidRPr="009B1B56">
        <w:t>. We did not consider childhood vaccination effects here; few individuals in the ADHS data were born at a time when healthy infants were routinely vaccinated against influenza.</w:t>
      </w:r>
    </w:p>
    <w:p w14:paraId="28052740" w14:textId="77777777" w:rsidR="004836EE" w:rsidRPr="009B1B56" w:rsidRDefault="004836EE" w:rsidP="004836EE"/>
    <w:p w14:paraId="68BF7C9E" w14:textId="77777777" w:rsidR="004836EE" w:rsidRPr="009B1B56" w:rsidRDefault="004836EE" w:rsidP="004836EE">
      <w:pPr>
        <w:pStyle w:val="Heading2"/>
      </w:pPr>
      <w:r w:rsidRPr="009B1B56">
        <w:t>Expected age distributions under alternate imprinting models</w:t>
      </w:r>
    </w:p>
    <w:p w14:paraId="756ED0B8" w14:textId="1FC8FE70" w:rsidR="00AB4102" w:rsidRPr="009B1B56" w:rsidRDefault="004836EE" w:rsidP="004836EE">
      <w:r w:rsidRPr="009B1B56">
        <w:t>If HA subtype-level imprinting protection shapes seasonal influenza risk, primary exposure to</w:t>
      </w:r>
      <w:r w:rsidR="00B279F4">
        <w:t xml:space="preserve"> HA subtype</w:t>
      </w:r>
      <w:r w:rsidRPr="009B1B56">
        <w:t xml:space="preserve"> H1 or H3 in childhood should provide lifelong protection against modern variants of the same HA subtype. If imprinting protection acts primarily against specific NA subtypes, lifelong protection will be specific to N1 or to N2 (</w:t>
      </w:r>
      <w:r w:rsidRPr="009B1B56">
        <w:rPr>
          <w:rStyle w:val="SubtitleChar"/>
        </w:rPr>
        <w:t>Fig.</w:t>
      </w:r>
      <w:r w:rsidRPr="009B1B56">
        <w:rPr>
          <w:b/>
          <w:i/>
        </w:rPr>
        <w:t xml:space="preserve"> 1</w:t>
      </w:r>
      <w:r w:rsidR="00954FDA">
        <w:rPr>
          <w:b/>
          <w:i/>
        </w:rPr>
        <w:t>B</w:t>
      </w:r>
      <w:r w:rsidRPr="009B1B56">
        <w:t>). Alternatively, if broad HA group-level imprinting shapes seasonal influenza risk, then cohorts imprinted to</w:t>
      </w:r>
      <w:r w:rsidR="00B279F4">
        <w:t xml:space="preserve"> HA subtype</w:t>
      </w:r>
      <w:r w:rsidRPr="009B1B56">
        <w:t xml:space="preserve"> H1 or H2 (both group 1) should be protected against modern, seasonal H1N1</w:t>
      </w:r>
      <w:r w:rsidR="00FA4207">
        <w:t xml:space="preserve"> (also group 1)</w:t>
      </w:r>
      <w:r w:rsidRPr="009B1B56">
        <w:t xml:space="preserve">, while only cohorts imprinted to H3 (group 2) </w:t>
      </w:r>
      <w:r w:rsidRPr="009B1B56">
        <w:lastRenderedPageBreak/>
        <w:t>would be protected against modern, seasonal H3N2</w:t>
      </w:r>
      <w:r w:rsidR="00FA4207">
        <w:t xml:space="preserve"> (also group 2)</w:t>
      </w:r>
      <w:r w:rsidRPr="009B1B56">
        <w:t xml:space="preserve"> (</w:t>
      </w:r>
      <w:r w:rsidRPr="009B1B56">
        <w:rPr>
          <w:rStyle w:val="SubtitleChar"/>
        </w:rPr>
        <w:t>Fig. 1B</w:t>
      </w:r>
      <w:r w:rsidRPr="009B1B56">
        <w:t xml:space="preserve">). </w:t>
      </w:r>
      <w:r w:rsidRPr="009B1B56">
        <w:rPr>
          <w:color w:val="000000" w:themeColor="text1"/>
        </w:rPr>
        <w:t>Collinearities between the predictions of different imprinting models (</w:t>
      </w:r>
      <w:r w:rsidRPr="009B1B56">
        <w:rPr>
          <w:rStyle w:val="SubtitleChar"/>
        </w:rPr>
        <w:t>Fig. 1G-I</w:t>
      </w:r>
      <w:r w:rsidRPr="009B1B56">
        <w:rPr>
          <w:color w:val="000000" w:themeColor="text1"/>
        </w:rPr>
        <w:t xml:space="preserve">) were inevitable, given the limited diversity of influenza </w:t>
      </w:r>
      <w:r w:rsidR="00AB4102">
        <w:rPr>
          <w:color w:val="000000" w:themeColor="text1"/>
        </w:rPr>
        <w:t>antigen</w:t>
      </w:r>
      <w:r w:rsidR="002205C9">
        <w:rPr>
          <w:color w:val="000000" w:themeColor="text1"/>
        </w:rPr>
        <w:t>ic subtypes</w:t>
      </w:r>
      <w:r w:rsidR="00AB4102">
        <w:rPr>
          <w:color w:val="000000" w:themeColor="text1"/>
        </w:rPr>
        <w:t xml:space="preserve"> </w:t>
      </w:r>
      <w:r w:rsidRPr="009B1B56">
        <w:rPr>
          <w:color w:val="000000" w:themeColor="text1"/>
        </w:rPr>
        <w:t>circulatin</w:t>
      </w:r>
      <w:r w:rsidR="00AB4102">
        <w:rPr>
          <w:color w:val="000000" w:themeColor="text1"/>
        </w:rPr>
        <w:t>g</w:t>
      </w:r>
      <w:r w:rsidRPr="009B1B56">
        <w:rPr>
          <w:color w:val="000000" w:themeColor="text1"/>
        </w:rPr>
        <w:t xml:space="preserve"> in humans over the past century</w:t>
      </w:r>
      <w:r w:rsidR="00954FDA">
        <w:rPr>
          <w:color w:val="000000" w:themeColor="text1"/>
        </w:rPr>
        <w:t xml:space="preserve"> (reflected in </w:t>
      </w:r>
      <w:r w:rsidR="00954FDA">
        <w:rPr>
          <w:b/>
          <w:bCs/>
          <w:i/>
          <w:iCs/>
          <w:color w:val="000000" w:themeColor="text1"/>
        </w:rPr>
        <w:t>Fig. 1A</w:t>
      </w:r>
      <w:r w:rsidR="00954FDA">
        <w:rPr>
          <w:color w:val="000000" w:themeColor="text1"/>
        </w:rPr>
        <w:t>)</w:t>
      </w:r>
      <w:r w:rsidRPr="009B1B56">
        <w:rPr>
          <w:color w:val="000000" w:themeColor="text1"/>
        </w:rPr>
        <w:t>. Note that middle-aged cohorts, which were first infected by H2N2, are crucial, because they provide the only leverage to differentiate between imprinting at the HA subtype, NA subtype or HA group-level level (</w:t>
      </w:r>
      <w:r w:rsidRPr="009B1B56">
        <w:rPr>
          <w:rStyle w:val="SubtitleChar"/>
        </w:rPr>
        <w:t>Fig. 1</w:t>
      </w:r>
      <w:r w:rsidR="00BE6F2C" w:rsidRPr="009B1B56">
        <w:rPr>
          <w:rStyle w:val="SubtitleChar"/>
        </w:rPr>
        <w:t>B</w:t>
      </w:r>
      <w:r w:rsidRPr="009B1B56">
        <w:rPr>
          <w:color w:val="000000" w:themeColor="text1"/>
        </w:rPr>
        <w:t xml:space="preserve">). </w:t>
      </w:r>
    </w:p>
    <w:p w14:paraId="659EAAE3" w14:textId="27691C4B" w:rsidR="004836EE" w:rsidRPr="009B1B56" w:rsidRDefault="00AB4102">
      <w:r>
        <w:t>Our approach distinguishes between</w:t>
      </w:r>
      <w:r w:rsidR="004836EE" w:rsidRPr="009B1B56">
        <w:t xml:space="preserve"> age-specific risk factors </w:t>
      </w:r>
      <w:r>
        <w:t xml:space="preserve">of influenza infection related to health and social behavior, </w:t>
      </w:r>
      <w:r w:rsidR="004836EE" w:rsidRPr="009B1B56">
        <w:t xml:space="preserve">from birth year-specific imprinting effects. Specifically, age-specific risk could be influenced by medical factors like age-specific vaccine coverage, age-specific risk of severe disease, and </w:t>
      </w:r>
      <w:proofErr w:type="spellStart"/>
      <w:r w:rsidR="004836EE" w:rsidRPr="009B1B56">
        <w:t>immunosenescence</w:t>
      </w:r>
      <w:proofErr w:type="spellEnd"/>
      <w:r w:rsidR="004836EE" w:rsidRPr="009B1B56">
        <w:t xml:space="preserve">, or by behavioral factors like age-assorted social mixing, and age-specific healthcare seeking behavior. </w:t>
      </w:r>
      <w:r w:rsidR="00A17B55">
        <w:t>T</w:t>
      </w:r>
      <w:r w:rsidR="004836EE" w:rsidRPr="009B1B56">
        <w:t>hese factors should have similar impacts on any influenza subtype.</w:t>
      </w:r>
      <w:r w:rsidR="00DE166F">
        <w:t xml:space="preserve"> </w:t>
      </w:r>
      <w:r>
        <w:t xml:space="preserve">In contrast, imprinting effects are subtype-specific. </w:t>
      </w:r>
      <w:r w:rsidR="004836EE" w:rsidRPr="009B1B56">
        <w:t xml:space="preserve">Thus, we fit a single step function to characterize the shape of age-specific risk of any confirmed influenza infection. </w:t>
      </w:r>
      <w:r w:rsidR="00FA4207">
        <w:t>Simultaneously, we</w:t>
      </w:r>
      <w:r w:rsidR="004836EE" w:rsidRPr="009B1B56">
        <w:t xml:space="preserve"> modeled residual, subtype-specific differences in risk as a function of birth year, to focus on the possible role </w:t>
      </w:r>
      <w:r>
        <w:t xml:space="preserve">of </w:t>
      </w:r>
      <w:r w:rsidR="004836EE" w:rsidRPr="009B1B56">
        <w:t xml:space="preserve">childhood imprinting </w:t>
      </w:r>
      <w:r>
        <w:t>in</w:t>
      </w:r>
      <w:r w:rsidR="00A17B55">
        <w:t xml:space="preserve"> </w:t>
      </w:r>
      <w:r w:rsidR="00FA4207">
        <w:t>H1N1 or H3N2</w:t>
      </w:r>
      <w:r>
        <w:t xml:space="preserve"> infections</w:t>
      </w:r>
      <w:r w:rsidR="004836EE" w:rsidRPr="009B1B56">
        <w:t xml:space="preserve">. </w:t>
      </w:r>
      <w:r w:rsidR="005B65C1" w:rsidRPr="009B1B56">
        <w:t>E</w:t>
      </w:r>
      <w:r w:rsidR="004836EE" w:rsidRPr="009B1B56">
        <w:t>ach tested model used a linear combination of age-specific risk (</w:t>
      </w:r>
      <w:r w:rsidR="004836EE" w:rsidRPr="009B1B56">
        <w:rPr>
          <w:rStyle w:val="SubtitleChar"/>
        </w:rPr>
        <w:t>Fig. 1C</w:t>
      </w:r>
      <w:r w:rsidR="004836EE" w:rsidRPr="009B1B56">
        <w:t>) and birth year-specific risk (</w:t>
      </w:r>
      <w:r w:rsidR="004836EE" w:rsidRPr="009B1B56">
        <w:rPr>
          <w:rStyle w:val="SubtitleChar"/>
        </w:rPr>
        <w:t>Fig. 1D-F</w:t>
      </w:r>
      <w:r w:rsidR="004836EE" w:rsidRPr="009B1B56">
        <w:t>) to generate an expected distribution of H1N1 or H3N2 incidence (</w:t>
      </w:r>
      <w:r w:rsidR="004836EE" w:rsidRPr="009B1B56">
        <w:rPr>
          <w:rStyle w:val="SubtitleChar"/>
        </w:rPr>
        <w:t>Fig. 1G-I</w:t>
      </w:r>
      <w:r w:rsidR="004836EE" w:rsidRPr="009B1B56">
        <w:t xml:space="preserve">). </w:t>
      </w:r>
      <w:r w:rsidR="005B65C1" w:rsidRPr="009B1B56">
        <w:t>Note that for a given birth cohort, age-specific risk changed across progressive years of case observation</w:t>
      </w:r>
      <w:r w:rsidR="00FA4207">
        <w:t xml:space="preserve"> (as the cohort got older)</w:t>
      </w:r>
      <w:r w:rsidR="005B65C1" w:rsidRPr="009B1B56">
        <w:t>, whereas birth year-specific risk was constant over time.</w:t>
      </w:r>
    </w:p>
    <w:p w14:paraId="343C9598" w14:textId="066F21F8" w:rsidR="004836EE" w:rsidRPr="009B1B56" w:rsidRDefault="004836EE" w:rsidP="002205C9">
      <w:pPr>
        <w:rPr>
          <w:color w:val="000000" w:themeColor="text1"/>
        </w:rPr>
      </w:pPr>
      <w:r w:rsidRPr="009B1B56">
        <w:rPr>
          <w:color w:val="000000" w:themeColor="text1"/>
        </w:rPr>
        <w:t xml:space="preserve">To test quantitatively whether observed, subtype-specific differences in </w:t>
      </w:r>
      <w:r w:rsidR="00FA4207">
        <w:rPr>
          <w:color w:val="000000" w:themeColor="text1"/>
        </w:rPr>
        <w:t>incidence</w:t>
      </w:r>
      <w:r w:rsidRPr="009B1B56">
        <w:rPr>
          <w:color w:val="000000" w:themeColor="text1"/>
        </w:rPr>
        <w:t xml:space="preserve"> were most consistent with imprinting at the HA subtype, NA subtype or HA group level, or with no contribution of imprinting, we fitted a suite of models to each data set using a multinomial likelihood and then performed model selection using the Akaike information criterion (AIC). AIC is used to compare the relative strength of statistical support for a set of candidate models, each fitted to the same data, and favors parsimonious models that fit the data well </w:t>
      </w:r>
      <w:r w:rsidRPr="009B1B56">
        <w:rPr>
          <w:color w:val="000000" w:themeColor="text1"/>
        </w:rPr>
        <w:fldChar w:fldCharType="begin"/>
      </w:r>
      <w:r w:rsidR="00FA4207">
        <w:rPr>
          <w:color w:val="000000" w:themeColor="text1"/>
        </w:rPr>
        <w:instrText xml:space="preserve"> ADDIN ZOTERO_ITEM CSL_CITATION {"citationID":"a2bj9ou2vi8","properties":{"formattedCitation":"(31,32)","plainCitation":"(31,32)","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id":1193,"uris":["http://zotero.org/groups/2313999/items/J6HDKDWB"],"uri":["http://zotero.org/groups/2313999/items/J6HDKDWB"],"itemData":{"id":1193,"type":"book","title":"Model Selection and Multimodel Inference: A Practical Information-Theoretic Approach","publisher":"Springer-Verlag","publisher-place":"New York","edition":"2","source":"www.springer.com","event-place":"New Yor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URL":"https://www.springer.com/us/book/9780387953649","ISBN":"978-0-387-95364-9","title-short":"Model Selection and Multimodel Inference","language":"en","author":[{"family":"Burnham","given":"Kenneth P."},{"family":"Anderson","given":"David R."}],"issued":{"date-parts":[["2002"]]},"accessed":{"date-parts":[["2019",4,16]]}}}],"schema":"https://github.com/citation-style-language/schema/raw/master/csl-citation.json"} </w:instrText>
      </w:r>
      <w:r w:rsidRPr="009B1B56">
        <w:rPr>
          <w:color w:val="000000" w:themeColor="text1"/>
        </w:rPr>
        <w:fldChar w:fldCharType="separate"/>
      </w:r>
      <w:r w:rsidR="00FA4207">
        <w:rPr>
          <w:color w:val="000000"/>
        </w:rPr>
        <w:t>(31,32)</w:t>
      </w:r>
      <w:r w:rsidRPr="009B1B56">
        <w:rPr>
          <w:color w:val="000000" w:themeColor="text1"/>
        </w:rPr>
        <w:fldChar w:fldCharType="end"/>
      </w:r>
      <w:r w:rsidRPr="009B1B56">
        <w:rPr>
          <w:color w:val="000000" w:themeColor="text1"/>
        </w:rPr>
        <w:t xml:space="preserve">. Technical details are provided in the </w:t>
      </w:r>
      <w:r w:rsidRPr="009B1B56">
        <w:rPr>
          <w:rStyle w:val="SubtitleChar"/>
        </w:rPr>
        <w:t>Methods</w:t>
      </w:r>
      <w:r w:rsidRPr="009B1B56">
        <w:rPr>
          <w:color w:val="000000" w:themeColor="text1"/>
        </w:rPr>
        <w:t>.</w:t>
      </w:r>
    </w:p>
    <w:p w14:paraId="1343B59F" w14:textId="126E57EF" w:rsidR="004836EE" w:rsidRPr="009B1B56" w:rsidRDefault="00FA4207" w:rsidP="002205C9">
      <w:pPr>
        <w:pStyle w:val="Heading2"/>
      </w:pPr>
      <w:r>
        <w:t>Tested</w:t>
      </w:r>
      <w:r w:rsidRPr="009B1B56">
        <w:t xml:space="preserve"> </w:t>
      </w:r>
      <w:r>
        <w:t>m</w:t>
      </w:r>
      <w:r w:rsidR="004836EE" w:rsidRPr="009B1B56">
        <w:t>odels</w:t>
      </w:r>
    </w:p>
    <w:p w14:paraId="279B6097" w14:textId="3A752026" w:rsidR="004836EE" w:rsidRPr="009B1B56" w:rsidRDefault="004836EE" w:rsidP="004836EE">
      <w:r w:rsidRPr="009B1B56">
        <w:lastRenderedPageBreak/>
        <w:t>We fit a set of four models to the ADHS data set. The simplest model contained only age-specific risk (</w:t>
      </w:r>
      <w:r w:rsidR="00A17B55">
        <w:t xml:space="preserve">abbreviated </w:t>
      </w:r>
      <w:r w:rsidRPr="009B1B56">
        <w:t xml:space="preserve">A), and more complex models added effects from imprinting at the HA subtype level (S), at the HA group level (G), or at the NA subtype level (N): </w:t>
      </w:r>
      <w:r w:rsidR="00A17B55">
        <w:t xml:space="preserve">abbreviated </w:t>
      </w:r>
      <w:r w:rsidRPr="009B1B56">
        <w:t>AS, AG, and AN, respectively. The age-specific risk curve took the form of a step function, in which relative risk was fixed to 1 in age bin 0-4, and one free parameter was fit to</w:t>
      </w:r>
      <w:r w:rsidR="00DE166F">
        <w:t xml:space="preserve"> represent</w:t>
      </w:r>
      <w:r w:rsidRPr="009B1B56">
        <w:t xml:space="preserve"> relative risk in each of the following 12 age bins: {5-10, 11-17, 18-24, 25-31, 32-38, 39-45, 46-52, 53-59, 60-66, 67-73, 74-80, 81+}. Within models that contained imprinting effects, two additional free parameters </w:t>
      </w:r>
      <w:r w:rsidR="00DE166F">
        <w:t>described</w:t>
      </w:r>
      <w:r w:rsidR="00DE166F" w:rsidRPr="009B1B56">
        <w:t xml:space="preserve"> </w:t>
      </w:r>
      <w:r w:rsidRPr="009B1B56">
        <w:t>the relative risk of confirmed H1N1 or H3N2 infection</w:t>
      </w:r>
      <w:r w:rsidR="00DE166F">
        <w:t>,</w:t>
      </w:r>
      <w:r w:rsidRPr="009B1B56">
        <w:t xml:space="preserve"> given imprinting protection</w:t>
      </w:r>
      <w:r w:rsidR="00DE166F">
        <w:t xml:space="preserve"> against that seasonal subtype</w:t>
      </w:r>
      <w:r w:rsidRPr="009B1B56">
        <w:t>.</w:t>
      </w:r>
    </w:p>
    <w:p w14:paraId="36D0EDB7" w14:textId="77777777" w:rsidR="004836EE" w:rsidRPr="009B1B56" w:rsidRDefault="004836EE" w:rsidP="00602485">
      <w:pPr>
        <w:ind w:firstLine="0"/>
      </w:pPr>
    </w:p>
    <w:p w14:paraId="083C6385" w14:textId="2B2DB9B7" w:rsidR="004836EE" w:rsidRPr="009B1B56" w:rsidRDefault="004836EE" w:rsidP="004836EE">
      <w:pPr>
        <w:ind w:firstLine="0"/>
        <w:rPr>
          <w:b/>
        </w:rPr>
      </w:pPr>
      <w:r w:rsidRPr="009B1B56">
        <w:rPr>
          <w:b/>
        </w:rPr>
        <w:t xml:space="preserve">Effect of </w:t>
      </w:r>
      <w:r w:rsidR="00AB4102">
        <w:rPr>
          <w:b/>
        </w:rPr>
        <w:t xml:space="preserve">influenza </w:t>
      </w:r>
      <w:r w:rsidRPr="009B1B56">
        <w:rPr>
          <w:b/>
        </w:rPr>
        <w:t>evolutionary rate on age profiles</w:t>
      </w:r>
    </w:p>
    <w:p w14:paraId="0FC29739" w14:textId="58AC5C99" w:rsidR="004836EE" w:rsidRPr="009B1B56" w:rsidRDefault="004836EE" w:rsidP="004836EE">
      <w:pPr>
        <w:pStyle w:val="CommentText"/>
        <w:rPr>
          <w:sz w:val="22"/>
          <w:szCs w:val="22"/>
        </w:rPr>
      </w:pPr>
      <w:r w:rsidRPr="009B1B56">
        <w:rPr>
          <w:sz w:val="22"/>
          <w:szCs w:val="22"/>
        </w:rPr>
        <w:t xml:space="preserve">We used publicly available data from </w:t>
      </w:r>
      <w:proofErr w:type="spellStart"/>
      <w:r w:rsidRPr="009B1B56">
        <w:rPr>
          <w:i/>
          <w:sz w:val="22"/>
          <w:szCs w:val="22"/>
        </w:rPr>
        <w:t>Nextstrain</w:t>
      </w:r>
      <w:proofErr w:type="spellEnd"/>
      <w:r w:rsidRPr="009B1B56">
        <w:rPr>
          <w:i/>
          <w:sz w:val="22"/>
          <w:szCs w:val="22"/>
        </w:rPr>
        <w:t xml:space="preserve"> </w:t>
      </w:r>
      <w:r w:rsidRPr="009B1B56">
        <w:rPr>
          <w:sz w:val="22"/>
          <w:szCs w:val="22"/>
        </w:rPr>
        <w:fldChar w:fldCharType="begin"/>
      </w:r>
      <w:r w:rsidR="00B767FC">
        <w:rPr>
          <w:sz w:val="22"/>
          <w:szCs w:val="22"/>
        </w:rPr>
        <w:instrText xml:space="preserve"> ADDIN ZOTERO_ITEM CSL_CITATION {"citationID":"olHzNaw6","properties":{"formattedCitation":"(33,34)","plainCitation":"(33,34)","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Pr="009B1B56">
        <w:rPr>
          <w:sz w:val="22"/>
          <w:szCs w:val="22"/>
        </w:rPr>
        <w:fldChar w:fldCharType="separate"/>
      </w:r>
      <w:r w:rsidR="00B767FC">
        <w:rPr>
          <w:noProof/>
          <w:sz w:val="22"/>
          <w:szCs w:val="22"/>
        </w:rPr>
        <w:t>(33,34)</w:t>
      </w:r>
      <w:r w:rsidRPr="009B1B56">
        <w:rPr>
          <w:sz w:val="22"/>
          <w:szCs w:val="22"/>
        </w:rPr>
        <w:fldChar w:fldCharType="end"/>
      </w:r>
      <w:r w:rsidRPr="009B1B56">
        <w:rPr>
          <w:sz w:val="22"/>
          <w:szCs w:val="22"/>
        </w:rPr>
        <w:t>, and from one previously published study</w:t>
      </w:r>
      <w:r w:rsidR="00602485">
        <w:rPr>
          <w:sz w:val="22"/>
          <w:szCs w:val="22"/>
        </w:rPr>
        <w:fldChar w:fldCharType="begin"/>
      </w:r>
      <w:r w:rsidR="00602485">
        <w:rPr>
          <w:sz w:val="22"/>
          <w:szCs w:val="22"/>
        </w:rPr>
        <w:instrText xml:space="preserve"> ADDIN ZOTERO_ITEM CSL_CITATION {"citationID":"bYfcMdUZ","properties":{"formattedCitation":"(35)","plainCitation":"(35)","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602485">
        <w:rPr>
          <w:sz w:val="22"/>
          <w:szCs w:val="22"/>
        </w:rPr>
        <w:fldChar w:fldCharType="separate"/>
      </w:r>
      <w:r w:rsidR="00602485">
        <w:rPr>
          <w:noProof/>
          <w:sz w:val="22"/>
          <w:szCs w:val="22"/>
        </w:rPr>
        <w:t>(35)</w:t>
      </w:r>
      <w:r w:rsidR="00602485">
        <w:rPr>
          <w:sz w:val="22"/>
          <w:szCs w:val="22"/>
        </w:rPr>
        <w:fldChar w:fldCharType="end"/>
      </w:r>
      <w:r w:rsidRPr="009B1B56">
        <w:rPr>
          <w:sz w:val="22"/>
          <w:szCs w:val="22"/>
        </w:rPr>
        <w:t>, to calculate annual antigenic advance, which we defined as the antigenic distance between strains of a given lineage (pre-2009 H1N1, post-2009 H1N1 or H3N2) that circulated in consecutive seasons (</w:t>
      </w:r>
      <w:r w:rsidRPr="009B1B56">
        <w:rPr>
          <w:rStyle w:val="SubtitleChar"/>
        </w:rPr>
        <w:t>Methods</w:t>
      </w:r>
      <w:r w:rsidRPr="009B1B56">
        <w:rPr>
          <w:sz w:val="22"/>
          <w:szCs w:val="22"/>
        </w:rPr>
        <w:t xml:space="preserve">). The “antigenic distance” between two </w:t>
      </w:r>
      <w:r w:rsidR="00B767FC">
        <w:rPr>
          <w:sz w:val="22"/>
          <w:szCs w:val="22"/>
        </w:rPr>
        <w:t xml:space="preserve">influenza </w:t>
      </w:r>
      <w:r w:rsidRPr="009B1B56">
        <w:rPr>
          <w:sz w:val="22"/>
          <w:szCs w:val="22"/>
        </w:rPr>
        <w:t xml:space="preserve">strains is used as a proxy for </w:t>
      </w:r>
      <w:r w:rsidR="00B767FC">
        <w:rPr>
          <w:sz w:val="22"/>
          <w:szCs w:val="22"/>
        </w:rPr>
        <w:t xml:space="preserve">similarity in antigenic phenotype, and potential for </w:t>
      </w:r>
      <w:r w:rsidRPr="009B1B56">
        <w:rPr>
          <w:sz w:val="22"/>
          <w:szCs w:val="22"/>
        </w:rPr>
        <w:t>immune cross-protection</w:t>
      </w:r>
      <w:r w:rsidR="00B767FC">
        <w:rPr>
          <w:sz w:val="22"/>
          <w:szCs w:val="22"/>
        </w:rPr>
        <w:t>.</w:t>
      </w:r>
      <w:r w:rsidRPr="009B1B56">
        <w:rPr>
          <w:sz w:val="22"/>
          <w:szCs w:val="22"/>
        </w:rPr>
        <w:t xml:space="preserve"> </w:t>
      </w:r>
      <w:r w:rsidR="00B767FC">
        <w:rPr>
          <w:sz w:val="22"/>
          <w:szCs w:val="22"/>
        </w:rPr>
        <w:t>A variety of methods have been developed to estimate antigenic distance using serological data, genetic data, or both</w:t>
      </w:r>
      <w:r w:rsidRPr="009B1B56">
        <w:rPr>
          <w:sz w:val="22"/>
          <w:szCs w:val="22"/>
        </w:rPr>
        <w:t xml:space="preserve"> </w:t>
      </w:r>
      <w:r w:rsidRPr="009B1B56">
        <w:rPr>
          <w:sz w:val="22"/>
          <w:szCs w:val="22"/>
        </w:rPr>
        <w:fldChar w:fldCharType="begin"/>
      </w:r>
      <w:r w:rsidR="00FE186A">
        <w:rPr>
          <w:sz w:val="22"/>
          <w:szCs w:val="22"/>
        </w:rPr>
        <w:instrText xml:space="preserve"> ADDIN ZOTERO_ITEM CSL_CITATION {"citationID":"EwqL42pH","properties":{"formattedCitation":"(34\\uc0\\u8211{}36)","plainCitation":"(34–36)","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id":1127,"uris":["http://zotero.org/groups/2313999/items/WZGKMDF6"],"uri":["http://zotero.org/groups/2313999/items/WZGKMDF6"],"itemData":{"id":1127,"type":"article-journal","title":"Mapping the Antigenic and Genetic Evolution of Influenza Virus","container-title":"Science","page":"371-376","volume":"305","issue":"5682","source":"science.sciencemag.org","abstract":"The antigenic evolution of influenza A (H3N2) virus was quantified and visualized from its introduction into humans in 1968 to 2003. Although there was remarkable correspondence between antigenic and genetic evolution, significant differences were observed: Antigenic evolution was more punctuated than genetic evolution, and genetic change sometimes had a disproportionately large antigenic effect. The method readily allows monitoring of antigenic differences among vaccine and circulating strains and thus estimation of the effects of vaccination. Further, this approach offers a route to predicting the relative success of emerging strains, which could be achieved by quantifying the combined effects of population level immune escape and viral fitness on strain evolution.\nThe genome of a subtype of influenza has evolved smoothly since 1968, whereas its antigenic activity changed in spurts; modeling of this relationship may assist design of future vaccines.\nThe genome of a subtype of influenza has evolved smoothly since 1968, whereas its antigenic activity changed in spurts; modeling of this relationship may assist design of future vaccines.","DOI":"10.1126/science.1097211","ISSN":"0036-8075, 1095-9203","note":"PMID: 15218094","language":"en","author":[{"family":"Smith","given":"Derek J."},{"family":"Lapedes","given":"Alan S."},{"family":"Jong","given":"Jan C.","dropping-particle":"de"},{"family":"Bestebroer","given":"Theo M."},{"family":"Rimmelzwaan","given":"Guus F."},{"family":"Osterhaus","given":"Albert D. M. E."},{"family":"Fouchier","given":"Ron A. M."}],"issued":{"date-parts":[["2004",7,16]]}}},{"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Pr="009B1B56">
        <w:rPr>
          <w:sz w:val="22"/>
          <w:szCs w:val="22"/>
        </w:rPr>
        <w:fldChar w:fldCharType="separate"/>
      </w:r>
      <w:r w:rsidR="00FE186A" w:rsidRPr="00DE166F">
        <w:rPr>
          <w:sz w:val="22"/>
        </w:rPr>
        <w:t>(34–36)</w:t>
      </w:r>
      <w:r w:rsidRPr="009B1B56">
        <w:rPr>
          <w:sz w:val="22"/>
          <w:szCs w:val="22"/>
        </w:rPr>
        <w:fldChar w:fldCharType="end"/>
      </w:r>
      <w:r w:rsidRPr="009B1B56">
        <w:rPr>
          <w:sz w:val="22"/>
          <w:szCs w:val="22"/>
        </w:rPr>
        <w:t>.</w:t>
      </w:r>
    </w:p>
    <w:p w14:paraId="37301822" w14:textId="4027421C" w:rsidR="004836EE" w:rsidRPr="009B1B56" w:rsidRDefault="004836EE" w:rsidP="004836EE">
      <w:pPr>
        <w:pStyle w:val="CommentText"/>
        <w:rPr>
          <w:sz w:val="22"/>
          <w:szCs w:val="22"/>
        </w:rPr>
      </w:pPr>
      <w:r w:rsidRPr="009B1B56">
        <w:rPr>
          <w:sz w:val="22"/>
          <w:szCs w:val="22"/>
        </w:rPr>
        <w:t xml:space="preserve">To </w:t>
      </w:r>
      <w:r w:rsidR="005B65C1" w:rsidRPr="009B1B56">
        <w:rPr>
          <w:sz w:val="22"/>
          <w:szCs w:val="22"/>
        </w:rPr>
        <w:t>assess</w:t>
      </w:r>
      <w:r w:rsidRPr="009B1B56">
        <w:rPr>
          <w:sz w:val="22"/>
          <w:szCs w:val="22"/>
        </w:rPr>
        <w:t xml:space="preserve"> the impact of antigenic evolutionary rate on the epidemic age distribution, we tested whether the proportion of cases in children increased in seasons associated with large antigenic changes. If the rate of antigenic drift is a strong driver of age-specific influenza risk, then the fraction of influenza cases observed in children should be negatively related to annual antigenic advance </w:t>
      </w:r>
      <w:r w:rsidRPr="009B1B56">
        <w:rPr>
          <w:sz w:val="22"/>
          <w:szCs w:val="22"/>
        </w:rPr>
        <w:fldChar w:fldCharType="begin"/>
      </w:r>
      <w:r w:rsidR="00712CDB">
        <w:rPr>
          <w:sz w:val="22"/>
          <w:szCs w:val="22"/>
        </w:rPr>
        <w:instrText xml:space="preserve"> ADDIN ZOTERO_ITEM CSL_CITATION {"citationID":"yxM5lB8P","properties":{"formattedCitation":"(27)","plainCitation":"(27)","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Pr="009B1B56">
        <w:rPr>
          <w:sz w:val="22"/>
          <w:szCs w:val="22"/>
        </w:rPr>
        <w:fldChar w:fldCharType="separate"/>
      </w:r>
      <w:r w:rsidR="00712CDB">
        <w:rPr>
          <w:noProof/>
          <w:sz w:val="22"/>
          <w:szCs w:val="22"/>
        </w:rPr>
        <w:t>(27)</w:t>
      </w:r>
      <w:r w:rsidRPr="009B1B56">
        <w:rPr>
          <w:sz w:val="22"/>
          <w:szCs w:val="22"/>
        </w:rPr>
        <w:fldChar w:fldCharType="end"/>
      </w:r>
      <w:r w:rsidRPr="009B1B56">
        <w:rPr>
          <w:sz w:val="22"/>
          <w:szCs w:val="22"/>
        </w:rPr>
        <w:t xml:space="preserve">. In other words, strains that have not changed much antigenically since the previous season should be unable to escape pre-existing immunity in immunologically experienced adults, and more restricted to causing cases in immunologically naïve children; strains that have changed substantially will be less restricted to children. </w:t>
      </w:r>
    </w:p>
    <w:p w14:paraId="4407265D" w14:textId="52E301A7" w:rsidR="004C3BC8" w:rsidRDefault="004C3BC8" w:rsidP="004C3BC8">
      <w:pPr>
        <w:ind w:firstLine="0"/>
      </w:pPr>
    </w:p>
    <w:p w14:paraId="69C350D6" w14:textId="77777777" w:rsidR="000D6FA9" w:rsidRPr="009B1B56" w:rsidRDefault="000D6FA9" w:rsidP="004C3BC8">
      <w:pPr>
        <w:ind w:firstLine="0"/>
      </w:pPr>
    </w:p>
    <w:p w14:paraId="5A673B4E" w14:textId="77777777" w:rsidR="004836EE" w:rsidRPr="009B1B56" w:rsidRDefault="004836EE" w:rsidP="004836EE">
      <w:pPr>
        <w:pStyle w:val="Heading1"/>
      </w:pPr>
      <w:r w:rsidRPr="009B1B56">
        <w:lastRenderedPageBreak/>
        <w:t>Results</w:t>
      </w:r>
    </w:p>
    <w:p w14:paraId="455B0EAE" w14:textId="77777777" w:rsidR="004836EE" w:rsidRPr="009B1B56" w:rsidRDefault="004836EE" w:rsidP="004836EE">
      <w:pPr>
        <w:pStyle w:val="Heading3"/>
      </w:pPr>
      <w:r w:rsidRPr="009B1B56">
        <w:t>Subtype-specific differences in age distribution</w:t>
      </w:r>
    </w:p>
    <w:p w14:paraId="514EFFE7" w14:textId="1D8EA37A" w:rsidR="004836EE" w:rsidRPr="009B1B56" w:rsidRDefault="00053629" w:rsidP="005B65C1">
      <w:r>
        <w:t xml:space="preserve">Seasonal </w:t>
      </w:r>
      <w:r w:rsidR="004836EE" w:rsidRPr="009B1B56">
        <w:t xml:space="preserve">H3N2 </w:t>
      </w:r>
      <w:r>
        <w:t xml:space="preserve">epidemics </w:t>
      </w:r>
      <w:r w:rsidR="004836EE" w:rsidRPr="009B1B56">
        <w:t xml:space="preserve">consistently caused more cases in older cohorts, while H1N1 caused </w:t>
      </w:r>
      <w:r w:rsidR="00216EE6">
        <w:t>a greater proportion of cases in young and middle-aged adults</w:t>
      </w:r>
      <w:r w:rsidR="004836EE" w:rsidRPr="009B1B56">
        <w:t xml:space="preserve"> (</w:t>
      </w:r>
      <w:r w:rsidR="004836EE" w:rsidRPr="009B1B56">
        <w:rPr>
          <w:rStyle w:val="SubtitleChar"/>
        </w:rPr>
        <w:t>Figs. 2, S</w:t>
      </w:r>
      <w:r w:rsidR="00954FDA">
        <w:rPr>
          <w:rStyle w:val="SubtitleChar"/>
        </w:rPr>
        <w:t>1</w:t>
      </w:r>
      <w:r w:rsidR="004836EE" w:rsidRPr="009B1B56">
        <w:rPr>
          <w:rStyle w:val="SubtitleChar"/>
        </w:rPr>
        <w:t>-S</w:t>
      </w:r>
      <w:r w:rsidR="00954FDA">
        <w:rPr>
          <w:rStyle w:val="SubtitleChar"/>
        </w:rPr>
        <w:t>2</w:t>
      </w:r>
      <w:r w:rsidR="004836EE" w:rsidRPr="009B1B56">
        <w:t>). These patterns</w:t>
      </w:r>
      <w:r w:rsidR="00BB603B">
        <w:t xml:space="preserve"> were apparent whether we compared H3N2 epidemic age distributions with those caused by the pre-2009 seasonal H1N1 lineage, or with the post-2009 lineage. Observed patterns </w:t>
      </w:r>
      <w:r w:rsidR="004836EE" w:rsidRPr="009B1B56">
        <w:t>are consistent with the predicted effects of cohort-specific imprinting (</w:t>
      </w:r>
      <w:r w:rsidR="004836EE" w:rsidRPr="009B1B56">
        <w:rPr>
          <w:rStyle w:val="SubtitleChar"/>
        </w:rPr>
        <w:t>Fig</w:t>
      </w:r>
      <w:r w:rsidR="00954FDA">
        <w:rPr>
          <w:rStyle w:val="SubtitleChar"/>
        </w:rPr>
        <w:t>.</w:t>
      </w:r>
      <w:r w:rsidR="004836EE" w:rsidRPr="009B1B56">
        <w:rPr>
          <w:rStyle w:val="SubtitleChar"/>
        </w:rPr>
        <w:t xml:space="preserve"> 1</w:t>
      </w:r>
      <w:r w:rsidR="004836EE" w:rsidRPr="009B1B56">
        <w:t>), and with previously reported differences in age distribution</w:t>
      </w:r>
      <w:r w:rsidR="00216EE6">
        <w:t xml:space="preserve"> of seasonal H1N1 and H3N2 incidence</w:t>
      </w:r>
      <w:r w:rsidR="004836EE" w:rsidRPr="009B1B56">
        <w:t xml:space="preserve"> </w:t>
      </w:r>
      <w:r w:rsidR="004836EE" w:rsidRPr="009B1B56">
        <w:fldChar w:fldCharType="begin"/>
      </w:r>
      <w:r w:rsidR="00712CDB">
        <w:instrText xml:space="preserve"> ADDIN ZOTERO_ITEM CSL_CITATION {"citationID":"aeiuokg9qg","properties":{"formattedCitation":"(11\\uc0\\u8211{}13,26)","plainCitation":"(11–13,26)","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004836EE" w:rsidRPr="009B1B56">
        <w:fldChar w:fldCharType="separate"/>
      </w:r>
      <w:r w:rsidR="00712CDB" w:rsidRPr="00712CDB">
        <w:t>(11–</w:t>
      </w:r>
      <w:r w:rsidR="00712CDB" w:rsidRPr="001C36CA">
        <w:t>13,26)</w:t>
      </w:r>
      <w:r w:rsidR="004836EE" w:rsidRPr="009B1B56">
        <w:fldChar w:fldCharType="end"/>
      </w:r>
      <w:r w:rsidR="004836EE" w:rsidRPr="009B1B56">
        <w:t xml:space="preserve">. </w:t>
      </w:r>
      <w:r w:rsidR="00315F2A">
        <w:t>S</w:t>
      </w:r>
      <w:r w:rsidR="004836EE" w:rsidRPr="009B1B56">
        <w:t xml:space="preserve">ee </w:t>
      </w:r>
      <w:r w:rsidR="004836EE" w:rsidRPr="009B1B56">
        <w:rPr>
          <w:rStyle w:val="SubtitleChar"/>
        </w:rPr>
        <w:t xml:space="preserve">Fig. </w:t>
      </w:r>
      <w:r w:rsidR="00315F2A">
        <w:rPr>
          <w:rStyle w:val="SubtitleChar"/>
        </w:rPr>
        <w:t xml:space="preserve">2 </w:t>
      </w:r>
      <w:r w:rsidR="004836EE" w:rsidRPr="009B1B56">
        <w:t xml:space="preserve">for seasons where H1N1 and H3N2 co-circulated in substantial numbers, </w:t>
      </w:r>
      <w:r w:rsidR="00BB603B">
        <w:t>and</w:t>
      </w:r>
      <w:r w:rsidR="00BB603B" w:rsidRPr="009B1B56">
        <w:t xml:space="preserve"> </w:t>
      </w:r>
      <w:r w:rsidR="004836EE" w:rsidRPr="009B1B56">
        <w:rPr>
          <w:rStyle w:val="SubtitleChar"/>
        </w:rPr>
        <w:t>Fi</w:t>
      </w:r>
      <w:r w:rsidR="00BB603B">
        <w:rPr>
          <w:rStyle w:val="SubtitleChar"/>
        </w:rPr>
        <w:t>g</w:t>
      </w:r>
      <w:r w:rsidR="004836EE" w:rsidRPr="009B1B56">
        <w:rPr>
          <w:rStyle w:val="SubtitleChar"/>
        </w:rPr>
        <w:t>s</w:t>
      </w:r>
      <w:r w:rsidR="00BB603B">
        <w:rPr>
          <w:rStyle w:val="SubtitleChar"/>
        </w:rPr>
        <w:t>.</w:t>
      </w:r>
      <w:r w:rsidR="004836EE" w:rsidRPr="009B1B56">
        <w:rPr>
          <w:rStyle w:val="SubtitleChar"/>
        </w:rPr>
        <w:t xml:space="preserve"> S</w:t>
      </w:r>
      <w:r w:rsidR="00954FDA">
        <w:rPr>
          <w:rStyle w:val="SubtitleChar"/>
        </w:rPr>
        <w:t>1</w:t>
      </w:r>
      <w:r w:rsidR="004836EE" w:rsidRPr="009B1B56">
        <w:rPr>
          <w:rStyle w:val="SubtitleChar"/>
        </w:rPr>
        <w:t>-S</w:t>
      </w:r>
      <w:r w:rsidR="00954FDA">
        <w:rPr>
          <w:rStyle w:val="SubtitleChar"/>
        </w:rPr>
        <w:t>2</w:t>
      </w:r>
      <w:r w:rsidR="004836EE" w:rsidRPr="009B1B56">
        <w:t xml:space="preserve"> for the entire dataset and alternate smoothing parameters. </w:t>
      </w:r>
    </w:p>
    <w:p w14:paraId="5EBC20D3" w14:textId="77777777" w:rsidR="004836EE" w:rsidRPr="009B1B56" w:rsidRDefault="004836EE" w:rsidP="004836EE">
      <w:pPr>
        <w:pStyle w:val="Heading2"/>
        <w:rPr>
          <w:szCs w:val="22"/>
        </w:rPr>
      </w:pPr>
    </w:p>
    <w:p w14:paraId="72442BAC" w14:textId="77777777" w:rsidR="004836EE" w:rsidRPr="009B1B56" w:rsidRDefault="004836EE" w:rsidP="004836EE">
      <w:pPr>
        <w:pStyle w:val="Heading2"/>
      </w:pPr>
      <w:r w:rsidRPr="009B1B56">
        <w:t>Imprinting model selection</w:t>
      </w:r>
    </w:p>
    <w:p w14:paraId="3C4C4A57" w14:textId="6674C718" w:rsidR="004836EE" w:rsidRPr="009B1B56" w:rsidRDefault="00315F2A" w:rsidP="004836EE">
      <w:pPr>
        <w:rPr>
          <w:color w:val="000000" w:themeColor="text1"/>
        </w:rPr>
      </w:pPr>
      <w:r>
        <w:rPr>
          <w:color w:val="000000" w:themeColor="text1"/>
        </w:rPr>
        <w:t>The model</w:t>
      </w:r>
      <w:r w:rsidR="004836EE" w:rsidRPr="009B1B56">
        <w:rPr>
          <w:color w:val="000000" w:themeColor="text1"/>
        </w:rPr>
        <w:t xml:space="preserve"> containing NA subtype-level imprinting received the most statistical support, and </w:t>
      </w:r>
      <w:r>
        <w:rPr>
          <w:color w:val="000000" w:themeColor="text1"/>
        </w:rPr>
        <w:t>the model</w:t>
      </w:r>
      <w:r w:rsidRPr="009B1B56">
        <w:rPr>
          <w:color w:val="000000" w:themeColor="text1"/>
        </w:rPr>
        <w:t xml:space="preserve"> </w:t>
      </w:r>
      <w:r w:rsidR="004836EE" w:rsidRPr="009B1B56">
        <w:rPr>
          <w:color w:val="000000" w:themeColor="text1"/>
        </w:rPr>
        <w:t xml:space="preserve">containing HA subtype-level imprinting </w:t>
      </w:r>
      <w:r>
        <w:rPr>
          <w:color w:val="000000" w:themeColor="text1"/>
        </w:rPr>
        <w:t>was</w:t>
      </w:r>
      <w:r w:rsidRPr="009B1B56">
        <w:rPr>
          <w:color w:val="000000" w:themeColor="text1"/>
        </w:rPr>
        <w:t xml:space="preserve"> </w:t>
      </w:r>
      <w:r w:rsidR="004836EE" w:rsidRPr="009B1B56">
        <w:rPr>
          <w:color w:val="000000" w:themeColor="text1"/>
        </w:rPr>
        <w:t xml:space="preserve">the second most preferred in terms of AIC </w:t>
      </w:r>
      <w:r w:rsidR="004836EE" w:rsidRPr="009B1B56">
        <w:rPr>
          <w:rStyle w:val="SubtitleChar"/>
        </w:rPr>
        <w:t xml:space="preserve">(Fig. </w:t>
      </w:r>
      <w:r>
        <w:rPr>
          <w:rStyle w:val="SubtitleChar"/>
        </w:rPr>
        <w:t>3</w:t>
      </w:r>
      <w:r w:rsidR="004836EE" w:rsidRPr="009B1B56">
        <w:rPr>
          <w:rStyle w:val="SubtitleChar"/>
        </w:rPr>
        <w:t xml:space="preserve">, Table </w:t>
      </w:r>
      <w:r>
        <w:rPr>
          <w:rStyle w:val="SubtitleChar"/>
        </w:rPr>
        <w:t>2</w:t>
      </w:r>
      <w:r w:rsidR="004836EE" w:rsidRPr="009B1B56">
        <w:rPr>
          <w:color w:val="000000" w:themeColor="text1"/>
        </w:rPr>
        <w:t>). The ADHS data showed a strong preference for NA subtype-level imprinting over HA subtype-level imprinting (</w:t>
      </w:r>
      <w:r w:rsidR="004836EE" w:rsidRPr="009B1B56">
        <w:rPr>
          <w:color w:val="000000" w:themeColor="text1"/>
        </w:rPr>
        <w:sym w:font="Symbol" w:char="F044"/>
      </w:r>
      <w:r w:rsidR="004836EE" w:rsidRPr="009B1B56">
        <w:rPr>
          <w:color w:val="000000" w:themeColor="text1"/>
        </w:rPr>
        <w:t>AIC=23.42), and effectively no statistical support for broad, HA group-level imprinting (</w:t>
      </w:r>
      <w:r w:rsidR="004836EE" w:rsidRPr="009B1B56">
        <w:rPr>
          <w:color w:val="000000" w:themeColor="text1"/>
        </w:rPr>
        <w:sym w:font="Symbol" w:char="F044"/>
      </w:r>
      <w:r w:rsidR="004836EE" w:rsidRPr="009B1B56">
        <w:rPr>
          <w:color w:val="000000" w:themeColor="text1"/>
        </w:rPr>
        <w:t>AIC=245.18), or for an absence of imprinting effects (</w:t>
      </w:r>
      <w:r w:rsidR="004836EE" w:rsidRPr="009B1B56">
        <w:rPr>
          <w:color w:val="000000" w:themeColor="text1"/>
        </w:rPr>
        <w:sym w:font="Symbol" w:char="F044"/>
      </w:r>
      <w:r w:rsidR="004836EE" w:rsidRPr="009B1B56">
        <w:rPr>
          <w:color w:val="000000" w:themeColor="text1"/>
        </w:rPr>
        <w:t xml:space="preserve">AIC=380.47). </w:t>
      </w:r>
      <w:r w:rsidR="004836EE" w:rsidRPr="009B1B56">
        <w:t>Visual assessment of model fits (</w:t>
      </w:r>
      <w:r w:rsidR="004836EE" w:rsidRPr="009B1B56">
        <w:rPr>
          <w:rStyle w:val="SubtitleChar"/>
        </w:rPr>
        <w:t xml:space="preserve">Fig. </w:t>
      </w:r>
      <w:r>
        <w:rPr>
          <w:rStyle w:val="SubtitleChar"/>
        </w:rPr>
        <w:t>3</w:t>
      </w:r>
      <w:r w:rsidR="00954FDA">
        <w:rPr>
          <w:rStyle w:val="SubtitleChar"/>
        </w:rPr>
        <w:t>C-D</w:t>
      </w:r>
      <w:r w:rsidR="004836EE" w:rsidRPr="009B1B56">
        <w:t>) confirmed that models containing imprinting effects at the narrow, NA or HA subtype levels provided the best fits to data.</w:t>
      </w:r>
      <w:r w:rsidR="004836EE" w:rsidRPr="009B1B56">
        <w:rPr>
          <w:color w:val="000000" w:themeColor="text1"/>
        </w:rPr>
        <w:t xml:space="preserve"> The lack of support for the no-imprinting model </w:t>
      </w:r>
      <w:r w:rsidR="00DE166F">
        <w:rPr>
          <w:color w:val="000000" w:themeColor="text1"/>
        </w:rPr>
        <w:t>supports the hypothesis that</w:t>
      </w:r>
      <w:r w:rsidR="00DE166F" w:rsidRPr="009B1B56">
        <w:rPr>
          <w:color w:val="000000" w:themeColor="text1"/>
        </w:rPr>
        <w:t xml:space="preserve"> </w:t>
      </w:r>
      <w:r w:rsidR="004836EE" w:rsidRPr="009B1B56">
        <w:rPr>
          <w:color w:val="000000" w:themeColor="text1"/>
        </w:rPr>
        <w:t>imprinting from the first exposure</w:t>
      </w:r>
      <w:r w:rsidR="00B75C76" w:rsidRPr="009B1B56">
        <w:rPr>
          <w:color w:val="000000" w:themeColor="text1"/>
        </w:rPr>
        <w:t xml:space="preserve"> shapes lifelong seasonal influenza risk</w:t>
      </w:r>
      <w:r w:rsidR="004836EE" w:rsidRPr="009B1B56">
        <w:rPr>
          <w:color w:val="000000" w:themeColor="text1"/>
        </w:rPr>
        <w:t>, just as it does avian-origin influenza (10, 12).</w:t>
      </w:r>
    </w:p>
    <w:p w14:paraId="6581B776" w14:textId="2906CF78" w:rsidR="00315F2A" w:rsidRPr="009B1B56" w:rsidRDefault="004836EE" w:rsidP="004836EE">
      <w:pPr>
        <w:rPr>
          <w:color w:val="000000" w:themeColor="text1"/>
        </w:rPr>
      </w:pPr>
      <w:r w:rsidRPr="009B1B56">
        <w:t xml:space="preserve">As </w:t>
      </w:r>
      <w:proofErr w:type="gramStart"/>
      <w:r w:rsidRPr="009B1B56">
        <w:t>expected</w:t>
      </w:r>
      <w:proofErr w:type="gramEnd"/>
      <w:r w:rsidRPr="009B1B56">
        <w:t xml:space="preserve"> (see </w:t>
      </w:r>
      <w:r w:rsidRPr="009B1B56">
        <w:rPr>
          <w:rStyle w:val="SubtitleChar"/>
        </w:rPr>
        <w:t>Fig. 1G-I</w:t>
      </w:r>
      <w:r w:rsidRPr="009B1B56">
        <w:t xml:space="preserve">), predictions from the two best models were highly collinear, except in their risk predictions among middle-aged, H2N2-imprinted cohorts (birth years 1957-1968), and some other minor differences arising from normalization across birth-years. </w:t>
      </w:r>
    </w:p>
    <w:p w14:paraId="6BEB31CF" w14:textId="77777777" w:rsidR="004836EE" w:rsidRPr="009B1B56" w:rsidRDefault="004836EE" w:rsidP="00315F2A"/>
    <w:p w14:paraId="38E2B21C" w14:textId="77777777" w:rsidR="004836EE" w:rsidRPr="009B1B56" w:rsidRDefault="004836EE" w:rsidP="004836EE">
      <w:pPr>
        <w:pStyle w:val="Heading2"/>
      </w:pPr>
      <w:r w:rsidRPr="009B1B56">
        <w:lastRenderedPageBreak/>
        <w:t>Fitted risk patterns</w:t>
      </w:r>
    </w:p>
    <w:p w14:paraId="4A8E83DE" w14:textId="1A5B8C20" w:rsidR="004836EE" w:rsidRPr="009B1B56" w:rsidRDefault="00315F2A">
      <w:r>
        <w:t>Fitted a</w:t>
      </w:r>
      <w:r w:rsidR="004836EE" w:rsidRPr="009B1B56">
        <w:t xml:space="preserve">ge-specific risk curves took similar forms in all </w:t>
      </w:r>
      <w:r>
        <w:t xml:space="preserve">tested </w:t>
      </w:r>
      <w:r w:rsidR="004836EE" w:rsidRPr="009B1B56">
        <w:t>models, with risk decreasing rapidly from birth through adolescence, and then decreasing much more slowly until the end of life (</w:t>
      </w:r>
      <w:r w:rsidR="004836EE" w:rsidRPr="009B1B56">
        <w:rPr>
          <w:rStyle w:val="SubtitleChar"/>
        </w:rPr>
        <w:t xml:space="preserve">Fig. </w:t>
      </w:r>
      <w:r w:rsidR="00954FDA">
        <w:rPr>
          <w:rStyle w:val="SubtitleChar"/>
        </w:rPr>
        <w:t>2</w:t>
      </w:r>
      <w:r w:rsidR="004836EE" w:rsidRPr="009B1B56">
        <w:rPr>
          <w:rStyle w:val="SubtitleChar"/>
        </w:rPr>
        <w:t>A</w:t>
      </w:r>
      <w:r>
        <w:rPr>
          <w:rStyle w:val="SubtitleChar"/>
        </w:rPr>
        <w:t xml:space="preserve"> </w:t>
      </w:r>
      <w:r>
        <w:rPr>
          <w:rStyle w:val="SubtitleChar"/>
          <w:b w:val="0"/>
          <w:bCs/>
          <w:i w:val="0"/>
          <w:iCs/>
        </w:rPr>
        <w:t>shows the fitted curve from the best model</w:t>
      </w:r>
      <w:r w:rsidR="004836EE" w:rsidRPr="009B1B56">
        <w:t xml:space="preserve">). </w:t>
      </w:r>
      <w:r w:rsidR="001944B6">
        <w:t>Estimates of</w:t>
      </w:r>
      <w:r>
        <w:t xml:space="preserve"> imprinting </w:t>
      </w:r>
      <w:r w:rsidR="001944B6">
        <w:t>parameters</w:t>
      </w:r>
      <w:r>
        <w:t xml:space="preserve"> </w:t>
      </w:r>
      <w:r w:rsidR="001944B6">
        <w:t>were</w:t>
      </w:r>
      <w:r>
        <w:t xml:space="preserve"> less than one, indicating some reduction in </w:t>
      </w:r>
      <w:r w:rsidR="001944B6">
        <w:t xml:space="preserve">relative </w:t>
      </w:r>
      <w:r>
        <w:t xml:space="preserve">risk </w:t>
      </w:r>
      <w:r w:rsidR="001944B6">
        <w:t xml:space="preserve">of infection </w:t>
      </w:r>
      <w:r>
        <w:t>(</w:t>
      </w:r>
      <w:r w:rsidRPr="00954FDA">
        <w:rPr>
          <w:b/>
          <w:bCs/>
          <w:i/>
          <w:iCs/>
        </w:rPr>
        <w:t xml:space="preserve">Table </w:t>
      </w:r>
      <w:r w:rsidR="00300E8F" w:rsidRPr="00954FDA">
        <w:rPr>
          <w:b/>
          <w:bCs/>
          <w:i/>
          <w:iCs/>
        </w:rPr>
        <w:t>2</w:t>
      </w:r>
      <w:r>
        <w:t xml:space="preserve">). Within the best model, estimated reductions in relative risk from childhood </w:t>
      </w:r>
      <w:r w:rsidRPr="00DE166F">
        <w:t>imprinting were stronger for H1N1 (0.34, 95% CI 0.29-0.42) than for H3N2 (0.71, 95% CI 0.62-0.82).</w:t>
      </w:r>
      <w:r w:rsidR="004836EE" w:rsidRPr="00DE166F">
        <w:t xml:space="preserve"> </w:t>
      </w:r>
      <w:r w:rsidRPr="00954FDA">
        <w:rPr>
          <w:rStyle w:val="SubtitleChar"/>
          <w:shd w:val="clear" w:color="auto" w:fill="auto"/>
        </w:rPr>
        <w:t xml:space="preserve">Table </w:t>
      </w:r>
      <w:r w:rsidR="00C2706E" w:rsidRPr="00954FDA">
        <w:rPr>
          <w:rStyle w:val="SubtitleChar"/>
          <w:shd w:val="clear" w:color="auto" w:fill="auto"/>
        </w:rPr>
        <w:t>2</w:t>
      </w:r>
      <w:r w:rsidRPr="00DE166F">
        <w:t xml:space="preserve"> shows parameter estimates and 95% profile confidence intervals from all models fitted.</w:t>
      </w:r>
      <w:r w:rsidRPr="009B1B56">
        <w:t xml:space="preserve"> </w:t>
      </w:r>
    </w:p>
    <w:p w14:paraId="5865C85E" w14:textId="77777777" w:rsidR="004836EE" w:rsidRPr="009B1B56" w:rsidRDefault="004836EE" w:rsidP="004836EE"/>
    <w:p w14:paraId="53C4AD7E" w14:textId="77777777" w:rsidR="004836EE" w:rsidRPr="009B1B56" w:rsidRDefault="004836EE" w:rsidP="004836EE">
      <w:pPr>
        <w:pStyle w:val="Heading2"/>
      </w:pPr>
      <w:r w:rsidRPr="009B1B56">
        <w:t xml:space="preserve"> </w:t>
      </w:r>
      <w:r w:rsidRPr="009B1B56">
        <w:rPr>
          <w:szCs w:val="22"/>
        </w:rPr>
        <w:t>Effect of evolutionary rate</w:t>
      </w:r>
    </w:p>
    <w:p w14:paraId="3B409177" w14:textId="44E623F9" w:rsidR="004836EE" w:rsidRPr="009B1B56" w:rsidRDefault="004836EE" w:rsidP="004836EE">
      <w:pPr>
        <w:rPr>
          <w:strike/>
        </w:rPr>
      </w:pPr>
      <w:r w:rsidRPr="009B1B56">
        <w:t xml:space="preserve">Next, </w:t>
      </w:r>
      <w:r w:rsidR="00DE166F">
        <w:t xml:space="preserve">to test for effects of evolutionary rate on epidemic age distribution, </w:t>
      </w:r>
      <w:r w:rsidRPr="009B1B56">
        <w:t>we searched for increases in the proportion of cases among children in seasons associated with antigenic novelty. The data showed a slight negative but not significant association between annual antigenic advance and the fraction of H3N2 cases observed in children (</w:t>
      </w:r>
      <w:r w:rsidRPr="009B1B56">
        <w:rPr>
          <w:rStyle w:val="SubtitleChar"/>
        </w:rPr>
        <w:t xml:space="preserve">Fig. </w:t>
      </w:r>
      <w:r w:rsidR="00954FDA">
        <w:rPr>
          <w:rStyle w:val="SubtitleChar"/>
        </w:rPr>
        <w:t>4</w:t>
      </w:r>
      <w:r w:rsidRPr="009B1B56">
        <w:rPr>
          <w:rStyle w:val="SubtitleChar"/>
        </w:rPr>
        <w:t>A</w:t>
      </w:r>
      <w:r w:rsidRPr="009B1B56">
        <w:t xml:space="preserve">). The data contained too few influenza seasons with &gt;100 confirmed H1N1 cases to support meaningful Pearson correlation coefficients specific to pre-2009 or post-2009 </w:t>
      </w:r>
      <w:r w:rsidR="00315F2A">
        <w:t xml:space="preserve">seasonal </w:t>
      </w:r>
      <w:r w:rsidRPr="009B1B56">
        <w:t xml:space="preserve">H1N1 lineages. </w:t>
      </w:r>
    </w:p>
    <w:p w14:paraId="04281EBE" w14:textId="307D005E" w:rsidR="004C3BC8" w:rsidRPr="009B1B56" w:rsidRDefault="004836EE" w:rsidP="001C4766">
      <w:r w:rsidRPr="009B1B56">
        <w:t xml:space="preserve">If evolutionary rate is the dominant driver of </w:t>
      </w:r>
      <w:r w:rsidR="001F2A69">
        <w:t xml:space="preserve">subtype-specific differences in </w:t>
      </w:r>
      <w:r w:rsidRPr="009B1B56">
        <w:t xml:space="preserve">epidemic age distribution, then </w:t>
      </w:r>
      <w:r w:rsidR="001F2A69" w:rsidRPr="009B1B56">
        <w:t xml:space="preserve">when </w:t>
      </w:r>
      <w:r w:rsidR="001F2A69">
        <w:t xml:space="preserve">subtypes H1N1 and H3N2 show similar degrees of annual antigenic </w:t>
      </w:r>
      <w:proofErr w:type="gramStart"/>
      <w:r w:rsidR="001F2A69">
        <w:t xml:space="preserve">advance, </w:t>
      </w:r>
      <w:r w:rsidR="001F2A69" w:rsidRPr="009B1B56">
        <w:t xml:space="preserve"> </w:t>
      </w:r>
      <w:r w:rsidR="001F2A69">
        <w:t>their</w:t>
      </w:r>
      <w:proofErr w:type="gramEnd"/>
      <w:r w:rsidR="001F2A69">
        <w:t xml:space="preserve"> age distributions of infection should </w:t>
      </w:r>
      <w:r w:rsidR="00C2706E">
        <w:t>appear more similar</w:t>
      </w:r>
      <w:r w:rsidRPr="009B1B56">
        <w:t xml:space="preserve">. However, the data showed that differences in H1N1 and H3N2’s age-specific impacts </w:t>
      </w:r>
      <w:r w:rsidR="00C2706E">
        <w:t>did not converge</w:t>
      </w:r>
      <w:r w:rsidRPr="009B1B56">
        <w:t>, even when lineages showed similar annual advance (</w:t>
      </w:r>
      <w:r w:rsidRPr="009B1B56">
        <w:rPr>
          <w:rStyle w:val="SubtitleChar"/>
        </w:rPr>
        <w:t xml:space="preserve">Fig. </w:t>
      </w:r>
      <w:r w:rsidR="00954FDA">
        <w:rPr>
          <w:rStyle w:val="SubtitleChar"/>
        </w:rPr>
        <w:t>4</w:t>
      </w:r>
      <w:r w:rsidRPr="009B1B56">
        <w:rPr>
          <w:rStyle w:val="SubtitleChar"/>
        </w:rPr>
        <w:t>A</w:t>
      </w:r>
      <w:r w:rsidRPr="009B1B56">
        <w:t xml:space="preserve">). When comparing the fraction of cases observed in specific age classes, H1N1 data consistently clustered separately from H3N2, with H1N1 consistently causing fewer cases </w:t>
      </w:r>
      <w:r w:rsidR="00C2706E">
        <w:t>at the extremes of age</w:t>
      </w:r>
      <w:r w:rsidR="00C2706E" w:rsidRPr="009B1B56">
        <w:t xml:space="preserve"> </w:t>
      </w:r>
      <w:r w:rsidR="00C2706E">
        <w:t>(</w:t>
      </w:r>
      <w:r w:rsidRPr="009B1B56">
        <w:t xml:space="preserve">children </w:t>
      </w:r>
      <w:r w:rsidR="00C2706E">
        <w:t>0-10</w:t>
      </w:r>
      <w:r w:rsidRPr="009B1B56">
        <w:t xml:space="preserve"> and elderly adults 71-85), </w:t>
      </w:r>
      <w:r w:rsidR="00C2706E">
        <w:t>but</w:t>
      </w:r>
      <w:r w:rsidR="00C2706E" w:rsidRPr="009B1B56">
        <w:t xml:space="preserve"> </w:t>
      </w:r>
      <w:r w:rsidRPr="009B1B56">
        <w:t xml:space="preserve">more cases in </w:t>
      </w:r>
      <w:r w:rsidR="00C2706E">
        <w:t xml:space="preserve">middle-aged </w:t>
      </w:r>
      <w:r w:rsidRPr="009B1B56">
        <w:t>adults than H3N2 strains with similar rates of antigenic advance. Smoothed density plots showed no clear relationship between annual antigenic advance and age distribution (</w:t>
      </w:r>
      <w:r w:rsidRPr="009B1B56">
        <w:rPr>
          <w:rStyle w:val="SubtitleChar"/>
        </w:rPr>
        <w:t xml:space="preserve">Fig. </w:t>
      </w:r>
      <w:r w:rsidR="00954FDA">
        <w:rPr>
          <w:rStyle w:val="SubtitleChar"/>
        </w:rPr>
        <w:t>4</w:t>
      </w:r>
      <w:r w:rsidRPr="009B1B56">
        <w:rPr>
          <w:rStyle w:val="SubtitleChar"/>
        </w:rPr>
        <w:t>B</w:t>
      </w:r>
      <w:r w:rsidRPr="009B1B56">
        <w:t xml:space="preserve">). Overall, the data did not show a strong signal that epidemic age distribution varies </w:t>
      </w:r>
      <w:r w:rsidR="00C2706E">
        <w:t xml:space="preserve">systematically </w:t>
      </w:r>
      <w:r w:rsidRPr="009B1B56">
        <w:t>with the magnitude of annual antigenic drift.</w:t>
      </w:r>
      <w:r w:rsidR="004C3BC8" w:rsidRPr="009B1B56">
        <w:br w:type="page"/>
      </w:r>
    </w:p>
    <w:p w14:paraId="7F95785F" w14:textId="3511BA62" w:rsidR="004836EE" w:rsidRPr="009B1B56" w:rsidRDefault="004836EE" w:rsidP="004836EE">
      <w:pPr>
        <w:pStyle w:val="Heading1"/>
      </w:pPr>
      <w:r w:rsidRPr="009B1B56">
        <w:lastRenderedPageBreak/>
        <w:t>Discussion</w:t>
      </w:r>
    </w:p>
    <w:p w14:paraId="2437DC49" w14:textId="0180B2EA" w:rsidR="004836EE" w:rsidRPr="009B1B56" w:rsidRDefault="004836EE" w:rsidP="004836EE">
      <w:r w:rsidRPr="009B1B56">
        <w:t>Our analyses of two large datasets of influenza cases confirmed a difference in age-specific impacts of seasonal H1</w:t>
      </w:r>
      <w:r w:rsidR="00DE166F">
        <w:t>N1</w:t>
      </w:r>
      <w:r w:rsidRPr="009B1B56">
        <w:t xml:space="preserve"> and H3</w:t>
      </w:r>
      <w:r w:rsidR="00DE166F">
        <w:t>N2</w:t>
      </w:r>
      <w:r w:rsidRPr="009B1B56">
        <w:t xml:space="preserve">, which was consistent across multiple seasons. We analyzed several possible drivers of these differences, and found greatest support for the hypothesis that immunological imprinting leads to lasting protection against the NA or HA subtype of the first influenza strain encountered in childhood </w:t>
      </w:r>
      <w:r w:rsidRPr="009B1B56">
        <w:fldChar w:fldCharType="begin"/>
      </w:r>
      <w:r w:rsidR="00C21CB5" w:rsidRPr="009B1B56">
        <w:instrText xml:space="preserve"> ADDIN ZOTERO_ITEM CSL_CITATION {"citationID":"ash257sl47","properties":{"formattedCitation":"(11,12)","plainCitation":"(11,12)","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Pr="009B1B56">
        <w:fldChar w:fldCharType="separate"/>
      </w:r>
      <w:r w:rsidR="00C21CB5" w:rsidRPr="009B1B56">
        <w:t>(11,12)</w:t>
      </w:r>
      <w:r w:rsidRPr="009B1B56">
        <w:fldChar w:fldCharType="end"/>
      </w:r>
      <w:r w:rsidRPr="009B1B56">
        <w:t xml:space="preserve">. The data did not support strong effects from broader HA group-level imprinting, as recently detected for novel zoonotic or pandemic viruses </w:t>
      </w:r>
      <w:r w:rsidRPr="009B1B56">
        <w:fldChar w:fldCharType="begin"/>
      </w:r>
      <w:r w:rsidR="00C21CB5" w:rsidRPr="009B1B56">
        <w:instrText xml:space="preserve"> ADDIN ZOTERO_ITEM CSL_CITATION {"citationID":"gSvSbIOY","properties":{"formattedCitation":"(8,10)","plainCitation":"(8,10)","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Pr="009B1B56">
        <w:fldChar w:fldCharType="separate"/>
      </w:r>
      <w:r w:rsidR="00C21CB5" w:rsidRPr="009B1B56">
        <w:rPr>
          <w:noProof/>
        </w:rPr>
        <w:t>(8,10)</w:t>
      </w:r>
      <w:r w:rsidRPr="009B1B56">
        <w:fldChar w:fldCharType="end"/>
      </w:r>
      <w:r w:rsidRPr="009B1B56">
        <w:t xml:space="preserve">, or from differences in rates of antigenic evolution </w:t>
      </w:r>
      <w:r w:rsidRPr="009B1B56">
        <w:fldChar w:fldCharType="begin"/>
      </w:r>
      <w:r w:rsidR="00712CDB">
        <w:instrText xml:space="preserve"> ADDIN ZOTERO_ITEM CSL_CITATION {"citationID":"OCl0TmVi","properties":{"formattedCitation":"(27)","plainCitation":"(27)","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Pr="009B1B56">
        <w:fldChar w:fldCharType="separate"/>
      </w:r>
      <w:r w:rsidR="00712CDB">
        <w:rPr>
          <w:noProof/>
        </w:rPr>
        <w:t>(27)</w:t>
      </w:r>
      <w:r w:rsidRPr="009B1B56">
        <w:fldChar w:fldCharType="end"/>
      </w:r>
      <w:r w:rsidRPr="009B1B56">
        <w:t xml:space="preserve">. </w:t>
      </w:r>
      <w:r w:rsidRPr="009B1B56">
        <w:rPr>
          <w:color w:val="000000" w:themeColor="text1"/>
        </w:rPr>
        <w:t xml:space="preserve">Our results </w:t>
      </w:r>
      <w:r w:rsidR="00DE166F">
        <w:rPr>
          <w:color w:val="000000" w:themeColor="text1"/>
        </w:rPr>
        <w:t>suggest</w:t>
      </w:r>
      <w:r w:rsidR="00DE166F" w:rsidRPr="009B1B56">
        <w:rPr>
          <w:color w:val="000000" w:themeColor="text1"/>
        </w:rPr>
        <w:t xml:space="preserve"> </w:t>
      </w:r>
      <w:r w:rsidRPr="009B1B56">
        <w:rPr>
          <w:color w:val="000000" w:themeColor="text1"/>
        </w:rPr>
        <w:t xml:space="preserve">that the first childhood infection leaves a lifelong imprint of susceptibility to seasonal influenza, and that this imprint is not erased even after decades of exposure to or vaccination against </w:t>
      </w:r>
      <w:r w:rsidR="006E7AA5">
        <w:rPr>
          <w:color w:val="000000" w:themeColor="text1"/>
        </w:rPr>
        <w:t>other</w:t>
      </w:r>
      <w:r w:rsidR="006E7AA5" w:rsidRPr="009B1B56">
        <w:rPr>
          <w:color w:val="000000" w:themeColor="text1"/>
        </w:rPr>
        <w:t xml:space="preserve"> </w:t>
      </w:r>
      <w:r w:rsidRPr="009B1B56">
        <w:rPr>
          <w:color w:val="000000" w:themeColor="text1"/>
        </w:rPr>
        <w:t xml:space="preserve">influenza </w:t>
      </w:r>
      <w:r w:rsidR="00B52845" w:rsidRPr="009B1B56">
        <w:rPr>
          <w:color w:val="000000" w:themeColor="text1"/>
        </w:rPr>
        <w:t>subtypes</w:t>
      </w:r>
      <w:r w:rsidRPr="009B1B56">
        <w:rPr>
          <w:color w:val="000000" w:themeColor="text1"/>
        </w:rPr>
        <w:t>.</w:t>
      </w:r>
    </w:p>
    <w:p w14:paraId="0E0A9518" w14:textId="439002DD" w:rsidR="004836EE" w:rsidRPr="009B1B56" w:rsidRDefault="004836EE" w:rsidP="004836EE">
      <w:pPr>
        <w:rPr>
          <w:shd w:val="clear" w:color="auto" w:fill="FFFFFF"/>
        </w:rPr>
      </w:pPr>
      <w:r w:rsidRPr="009B1B56">
        <w:t xml:space="preserve">As additional evidence that birth year, rather than age, drives subtype-specific differences in seasonal influenza risk, we note that H3N2’s impacts have </w:t>
      </w:r>
      <w:r w:rsidR="00B52845" w:rsidRPr="009B1B56">
        <w:t>not always been focused in elderly cohorts</w:t>
      </w:r>
      <w:r w:rsidRPr="009B1B56">
        <w:rPr>
          <w:shd w:val="clear" w:color="auto" w:fill="FFFFFF"/>
        </w:rPr>
        <w:t>. When H3N2 first emerged in 1968, it caused little or no excess mortality in the elderly, putatively because those who were elderly in 1968 had been exposed, as children or young adults, to an H3 virus that had circulated in the late 1800s</w:t>
      </w:r>
      <w:r w:rsidR="00B75C76" w:rsidRPr="009B1B56">
        <w:t xml:space="preserve"> </w:t>
      </w:r>
      <w:r w:rsidR="00B75C76" w:rsidRPr="009B1B56">
        <w:fldChar w:fldCharType="begin"/>
      </w:r>
      <w:r w:rsidR="00B75C76" w:rsidRPr="009B1B56">
        <w:instrText xml:space="preserve"> ADDIN ZOTERO_ITEM CSL_CITATION {"citationID":"0QYNa5dt","properties":{"formattedCitation":"(6,8)","plainCitation":"(6,8)","noteIndex":0},"citationItems":[{"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schema":"https://github.com/citation-style-language/schema/raw/master/csl-citation.json"} </w:instrText>
      </w:r>
      <w:r w:rsidR="00B75C76" w:rsidRPr="009B1B56">
        <w:fldChar w:fldCharType="separate"/>
      </w:r>
      <w:r w:rsidR="00B75C76" w:rsidRPr="009B1B56">
        <w:rPr>
          <w:noProof/>
        </w:rPr>
        <w:t>(6,8)</w:t>
      </w:r>
      <w:r w:rsidR="00B75C76" w:rsidRPr="009B1B56">
        <w:fldChar w:fldCharType="end"/>
      </w:r>
      <w:r w:rsidRPr="009B1B56">
        <w:t xml:space="preserve">. Meanwhile, H1N1-imprinted cohorts (those ~10-50 years old at the time of the H3N2 pandemic), experienced considerable excess mortality </w:t>
      </w:r>
      <w:r w:rsidR="006E7AA5">
        <w:t>in the</w:t>
      </w:r>
      <w:r w:rsidRPr="009B1B56">
        <w:t xml:space="preserve"> H3N2</w:t>
      </w:r>
      <w:r w:rsidR="006E7AA5">
        <w:t xml:space="preserve"> pandemic </w:t>
      </w:r>
      <w:r w:rsidRPr="009B1B56">
        <w:fldChar w:fldCharType="begin"/>
      </w:r>
      <w:r w:rsidR="00C21CB5" w:rsidRPr="009B1B56">
        <w:instrText xml:space="preserve"> ADDIN ZOTERO_ITEM CSL_CITATION {"citationID":"fkfeKrea","properties":{"formattedCitation":"(6)","plainCitation":"(6)","noteIndex":0},"citationItems":[{"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schema":"https://github.com/citation-style-language/schema/raw/master/csl-citation.json"} </w:instrText>
      </w:r>
      <w:r w:rsidRPr="009B1B56">
        <w:fldChar w:fldCharType="separate"/>
      </w:r>
      <w:r w:rsidR="00C21CB5" w:rsidRPr="009B1B56">
        <w:rPr>
          <w:noProof/>
        </w:rPr>
        <w:t>(6)</w:t>
      </w:r>
      <w:r w:rsidRPr="009B1B56">
        <w:fldChar w:fldCharType="end"/>
      </w:r>
      <w:r w:rsidRPr="009B1B56">
        <w:t>, and continue to experience excess H3N2 morbidity and mortality today as elderly adults (</w:t>
      </w:r>
      <w:r w:rsidRPr="009B1B56">
        <w:fldChar w:fldCharType="begin"/>
      </w:r>
      <w:r w:rsidR="00712CDB">
        <w:instrText xml:space="preserve"> ADDIN ZOTERO_ITEM CSL_CITATION {"citationID":"oseYRuYR","properties":{"formattedCitation":"(11\\uc0\\u8211{}13,26)","plainCitation":"(11–13,26)","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Pr="009B1B56">
        <w:fldChar w:fldCharType="separate"/>
      </w:r>
      <w:r w:rsidR="00712CDB" w:rsidRPr="00DE166F">
        <w:rPr>
          <w:color w:val="000000"/>
        </w:rPr>
        <w:t>(11–13,26)</w:t>
      </w:r>
      <w:r w:rsidRPr="009B1B56">
        <w:fldChar w:fldCharType="end"/>
      </w:r>
      <w:r w:rsidRPr="009B1B56">
        <w:t xml:space="preserve">, </w:t>
      </w:r>
      <w:r w:rsidRPr="009B1B56">
        <w:rPr>
          <w:b/>
          <w:bCs/>
          <w:i/>
          <w:iCs/>
        </w:rPr>
        <w:t>Fig. 2</w:t>
      </w:r>
      <w:r w:rsidRPr="009B1B56">
        <w:t xml:space="preserve">). In short, </w:t>
      </w:r>
      <w:r w:rsidR="00DE166F">
        <w:t>comparing data from H3N2’s emergence in 1968 to its seasonal impacts today shows impacts that have remained</w:t>
      </w:r>
      <w:r w:rsidRPr="009B1B56">
        <w:t xml:space="preserve"> consistent with respect to birth year,</w:t>
      </w:r>
      <w:r w:rsidR="00B75C76" w:rsidRPr="009B1B56">
        <w:t xml:space="preserve"> </w:t>
      </w:r>
      <w:r w:rsidRPr="009B1B56">
        <w:t xml:space="preserve">but </w:t>
      </w:r>
      <w:r w:rsidR="00DE166F">
        <w:t xml:space="preserve">that </w:t>
      </w:r>
      <w:r w:rsidRPr="009B1B56">
        <w:t xml:space="preserve">have shifted with respect to age. </w:t>
      </w:r>
    </w:p>
    <w:p w14:paraId="5D63FFA7" w14:textId="4F5F06F5" w:rsidR="004836EE" w:rsidRPr="00B222F8" w:rsidRDefault="00C2706E" w:rsidP="00953691">
      <w:r>
        <w:t>In model comparison, the data showed</w:t>
      </w:r>
      <w:r w:rsidR="004836EE" w:rsidRPr="009B1B56">
        <w:t xml:space="preserve"> the strongest support for effects from childhood imprinting to NA. Although NA is not as intensively studied as HA, these results emphasize the </w:t>
      </w:r>
      <w:r w:rsidR="00B52845" w:rsidRPr="009B1B56">
        <w:t xml:space="preserve">increasingly recognized </w:t>
      </w:r>
      <w:r w:rsidR="004836EE" w:rsidRPr="009B1B56">
        <w:t xml:space="preserve">importance of both antigens as drivers of protection against seasonal influenza </w:t>
      </w:r>
      <w:r w:rsidR="004836EE" w:rsidRPr="009B1B56">
        <w:fldChar w:fldCharType="begin"/>
      </w:r>
      <w:r w:rsidR="00953691" w:rsidRPr="009B1B56">
        <w:instrText xml:space="preserve"> ADDIN ZOTERO_ITEM CSL_CITATION {"citationID":"tO9w7ydo","properties":{"formattedCitation":"(14\\uc0\\u8211{}16)","plainCitation":"(14–16)","noteIndex":0},"citationItems":[{"id":1226,"uris":["http://zotero.org/groups/2313999/items/Y4WZSIZY"],"uri":["http://zotero.org/groups/2313999/items/Y4WZSIZY"],"itemData":{"id":1226,"type":"article-journal","title":"Risk Factors and Attack Rates of Seasonal Influenza Infection: Results of the Southern Hemisphere Influenza and Vaccine Effectiveness Research and Surveillance (SHIVERS) Seroepidemiologic Cohort Study","container-title":"The Journal of Infectious Diseases","page":"347-357","volume":"219","issue":"3","source":"academic.oup.com","abstract":"New Zealand’s seroepidemiological cohort study found that neuraminidase inhibition assay identified more influenza virus infections than hemagglutination inhibi","DOI":"10.1093/infdis/jiy443","ISSN":"0022-1899","title-short":"Risk Factors and Attack Rates of Seasonal Influenza Infection","journalAbbreviation":"J Infect Dis","language":"en","author":[{"family":"Huang","given":"Q. Sue"},{"family":"Bandaranayake","given":"Don"},{"family":"Wood","given":"Tim"},{"family":"Newbern","given":"E. Claire"},{"family":"Seeds","given":"Ruth"},{"family":"Ralston","given":"Jacqui"},{"family":"Waite","given":"Ben"},{"family":"Bissielo","given":"Ange"},{"family":"Prasad","given":"Namrata"},{"family":"Todd","given":"Angela"},{"family":"Jelley","given":"Lauren"},{"family":"Gunn","given":"Wendy"},{"family":"McNicholas","given":"Anne"},{"family":"Metz","given":"Thomas"},{"family":"Lawrence","given":"Shirley"},{"family":"Collis","given":"Emma"},{"family":"Retter","given":"Amanda"},{"family":"Wong","given":"Sook-san"},{"family":"Webby","given":"Richard"},{"family":"Bocacao","given":"Judy"},{"family":"Haubrock","given":"Jennifer"},{"family":"Mackereth","given":"Graham"},{"family":"Turner","given":"Nikki"},{"family":"McArdle","given":"Barbara"},{"family":"Cameron","given":"John"},{"family":"Reynolds","given":"Edwin G."},{"family":"Baker","given":"Michael G."},{"family":"Grant","given":"Cameron C."},{"family":"McArthur","given":"Colin"},{"family":"Roberts","given":"Sally"},{"family":"Trenholme","given":"Adrian"},{"family":"Wong","given":"Conroy"},{"family":"Taylor","given":"Susan"},{"family":"Thomas","given":"Paul"},{"family":"Duque","given":"Jazmin"},{"family":"Gross","given":"Diane"},{"family":"Thompson","given":"Mark G."},{"family":"Widdowson","given":"Marc-Alain"},{"family":"Haven","given":"Kathryn"},{"family":"Chand","given":"Bhamita"},{"family":"Muponisi","given":"Pamela"},{"family":"Aley","given":"Debbie"},{"family":"Sherring","given":"Claire"},{"family":"Rea","given":"Miriam"},{"family":"Barry","given":"Judith"},{"family":"Bushell","given":"Tracey"},{"family":"Brewer","given":"Julianne"},{"family":"McClymont","given":"Catherine"},{"family":"Chamberlin","given":"Shona"},{"family":"Ongcoy","given":"Reniza"},{"family":"Davey","given":"Kirstin"},{"family":"Jasmat","given":"Emilina"},{"family":"Dickson","given":"Maree"},{"family":"Western","given":"Annette"},{"family":"Lai","given":"Olive"},{"family":"Fowlie","given":"Sheila"},{"family":"Aupa’au","given":"Faasoa"},{"family":"Robertson","given":"Louise"},{"family":"Kawakami","given":"Pam"},{"family":"Walker","given":"Susan"},{"family":"Madge","given":"Robyn"},{"family":"Barres","given":"Amanda","dropping-particle":"des"},{"family":"Qiao","given":"Helen"},{"family":"Tse","given":"Fifi"},{"family":"Zibaei","given":"Mahtab"},{"family":"Korrapadu","given":"Tirzah"},{"family":"Optland","given":"Louise"},{"family":"Cruz","given":"Cecilia Dela"}],"issued":{"date-parts":[["2019",1,9]]}}},{"id":1229,"uris":["http://zotero.org/groups/2313999/items/UT394V9M"],"uri":["http://zotero.org/groups/2313999/items/UT394V9M"],"itemData":{"id":1229,"type":"article-journal","title":"The Value of Neuraminidase Inhibition Antibody Titers in Influenza Seroepidemiology","container-title":"The Journal of Infectious Diseases","page":"341-343","volume":"219","issue":"3","source":"academic.oup.com","abstract":"(See the Major Article by Huang et al on pages 347–57.)","DOI":"10.1093/infdis/jiy446","ISSN":"0022-1899","journalAbbreviation":"J Infect Dis","language":"en","author":[{"family":"Cowling","given":"Benjamin J."},{"family":"Sullivan","given":"Sheena G."}],"issued":{"date-parts":[["2019",1,9]]}}},{"id":1316,"uris":["http://zotero.org/groups/2313999/items/AGE63M8F"],"uri":["http://zotero.org/groups/2313999/items/AGE63M8F"],"itemData":{"id":1316,"type":"article-journal","title":"Evaluation of Antihemagglutinin and Antineuraminidase Antibodies as Correlates of Protection in an Influenza A/H1N1 Virus Healthy Human Challenge Model","container-title":"mBio","volume":"7","issue":"2","source":"PubMed Central","abstract":"Despite long-term investment, influenza continues to be a significant worldwide problem. The cornerstone of protection remains vaccination, and approved vaccines seek to elicit a hemagglutination inhibition (HAI) titer of ≥1:40 as the primary correlate of protection. However, recent poor vaccine performance raises questions regarding the protection afforded and whether other correlates of protection should be targeted. A healthy volunteer challenge study was performed with a wild-type 2009 A(H1N1)pdm influenza A challenge virus at the NIH Clinical Center to evaluate two groups of participants with HAI titers of ≥1:40 and &lt;1:40. The primary objective was to determine whether participants with HAI titers of ≥1:40 were less likely to develop mild to moderate influenza disease (MMID) after intranasal inoculation. HAI titers of ≥1:40 were protective against MMID but did not reduce the incidence of symptoms alone. Although the baseline HAI titer correlated with some reduction in disease severity measures, overall, the baseline NAI titer correlated more significantly with all disease severity metrics and had a stronger independent effect on outcome. This study demonstrates the importance of examining other immunological correlates of protection rather than solely HAI titers. This challenge study confirms the importance of NAI titer as a correlate and for the first time establishes that it can be an independent predictor of reduction of all aspects of influenza disease. This suggests that NAI titer may play a more significant role than previously thought and that neuraminidase immunity should be considered when studying susceptibility after vaccination and as a critical target in future influenza vaccine platforms., This study represents the first time the current gold standard for evaluating influenza vaccines as set by the U.S. Food and Drug Administration and the European Medicines Agency Committee for Medicinal Products for Human Use, a “protective” hemagglutination inhibition (HAI) titer of ≥1:40, has been evaluated in a well-controlled healthy volunteer challenge study since the cutoff was established. We used our established wild-type influenza A healthy volunteer human challenge model to evaluate how well this antibody titer predicts a reduction in influenza virus-induced disease. We demonstrate that although higher HAI titer is predictive of some protection, there is stronger evidence to suggest that neuraminidase inhibition (NAI) titer is more predictive of protection and reduced disease. This is the first time NAI titer has been clearly identified in a controlled trial of this type to be an independent predictor of a reduction in all aspects of influenza.","URL":"https://www.ncbi.nlm.nih.gov/pmc/articles/PMC4959521/","DOI":"10.1128/mBio.00417-16","ISSN":"2150-7511","note":"PMID: 27094330\nPMCID: PMC4959521","journalAbbreviation":"mBio","author":[{"family":"Memoli","given":"Matthew J."},{"family":"Shaw","given":"Pamela A."},{"family":"Han","given":"Alison"},{"family":"Czajkowski","given":"Lindsay"},{"family":"Reed","given":"Susan"},{"family":"Athota","given":"Rani"},{"family":"Bristol","given":"Tyler"},{"family":"Fargis","given":"Sarah"},{"family":"Risos","given":"Kyle"},{"family":"Powers","given":"John H."},{"family":"Davey","given":"Richard T."},{"family":"Taubenberger","given":"Jeffery K."}],"issued":{"date-parts":[["2016",4,19]]},"accessed":{"date-parts":[["2019",5,31]]}}}],"schema":"https://github.com/citation-style-language/schema/raw/master/csl-citation.json"} </w:instrText>
      </w:r>
      <w:r w:rsidR="004836EE" w:rsidRPr="009B1B56">
        <w:fldChar w:fldCharType="separate"/>
      </w:r>
      <w:r w:rsidR="00953691" w:rsidRPr="009B1B56">
        <w:t>(14–16)</w:t>
      </w:r>
      <w:r w:rsidR="004836EE" w:rsidRPr="009B1B56">
        <w:fldChar w:fldCharType="end"/>
      </w:r>
      <w:r w:rsidR="004836EE" w:rsidRPr="009B1B56">
        <w:t xml:space="preserve">. Realistically, some combination of effects from both HA and NA subtype-level imprinting probably shape seasonal influenza risk. </w:t>
      </w:r>
      <w:r w:rsidR="00AB3421" w:rsidRPr="009B1B56">
        <w:t>The models containing NA and HA subtype-level imprinting produced very similar fits to data and emerged as the top two models in terms of AIC.</w:t>
      </w:r>
      <w:r w:rsidR="00AB3421">
        <w:t xml:space="preserve"> </w:t>
      </w:r>
      <w:r w:rsidR="004836EE" w:rsidRPr="009B1B56">
        <w:t xml:space="preserve">Unfortunately, collinearities </w:t>
      </w:r>
      <w:r w:rsidR="004836EE" w:rsidRPr="009B1B56">
        <w:lastRenderedPageBreak/>
        <w:t>between predictions of the simple, single-antigen models considered here</w:t>
      </w:r>
      <w:r w:rsidR="00953691" w:rsidRPr="009B1B56">
        <w:t xml:space="preserve"> arose inevitably from influenza’s limited </w:t>
      </w:r>
      <w:r w:rsidR="001F2A69">
        <w:t>diversity of circulation in humans over the past century</w:t>
      </w:r>
      <w:r w:rsidR="00953691" w:rsidRPr="009B1B56">
        <w:t xml:space="preserve">. </w:t>
      </w:r>
      <w:r w:rsidR="001F2A69">
        <w:t>These collinearities prevented us from testing more</w:t>
      </w:r>
      <w:r w:rsidR="00953691" w:rsidRPr="009B1B56">
        <w:t xml:space="preserve"> complicated models of </w:t>
      </w:r>
      <w:r w:rsidR="004836EE" w:rsidRPr="009B1B56">
        <w:t xml:space="preserve">combined effects from imprinting to HA and NA, or to other antigens such as internal proteins. </w:t>
      </w:r>
      <w:r w:rsidR="00A43976" w:rsidRPr="009B1B56">
        <w:t xml:space="preserve">Because analysis of population-level data can support </w:t>
      </w:r>
      <w:r w:rsidR="001F2A69">
        <w:t xml:space="preserve">only </w:t>
      </w:r>
      <w:r w:rsidR="00A43976" w:rsidRPr="009B1B56">
        <w:t>a limited scope of inference</w:t>
      </w:r>
      <w:r w:rsidR="00B52845" w:rsidRPr="009B1B56">
        <w:t>, d</w:t>
      </w:r>
      <w:r w:rsidR="004836EE" w:rsidRPr="009B1B56">
        <w:t xml:space="preserve">eeper insights into the respective roles of HA, NA and other influenza antigens as drivers of cohort effects will most likely need to come from focused immunological cohort studies in which individual histories of influenza infection are known, such as those recently funded by the National Institutes of Health </w:t>
      </w:r>
      <w:r w:rsidR="004836EE" w:rsidRPr="009B1B56">
        <w:fldChar w:fldCharType="begin"/>
      </w:r>
      <w:r w:rsidR="00B767FC">
        <w:instrText xml:space="preserve"> ADDIN ZOTERO_ITEM CSL_CITATION {"citationID":"eUG3ArHw","properties":{"formattedCitation":"(37)","plainCitation":"(37)","noteIndex":0},"citationItems":[{"id":1107,"uris":["http://zotero.org/groups/2313999/items/JYHVZSH6"],"uri":["http://zotero.org/groups/2313999/items/JYHVZSH6"],"itemData":{"id":1107,"type":"webpage","title":"RFA-AI-18-010: Impact of Initial Influenza Exposure on Immunity in Infants (U01 Clinical Trial Not Allowed)","URL":"https://grants.nih.gov/grants/guide/rfa-files/RFA-AI-18-010.html","accessed":{"date-parts":[["2019",4,15]]}}}],"schema":"https://github.com/citation-style-language/schema/raw/master/csl-citation.json"} </w:instrText>
      </w:r>
      <w:r w:rsidR="004836EE" w:rsidRPr="009B1B56">
        <w:fldChar w:fldCharType="separate"/>
      </w:r>
      <w:r w:rsidR="00B767FC">
        <w:rPr>
          <w:noProof/>
        </w:rPr>
        <w:t>(37)</w:t>
      </w:r>
      <w:r w:rsidR="004836EE" w:rsidRPr="009B1B56">
        <w:fldChar w:fldCharType="end"/>
      </w:r>
      <w:r w:rsidR="004836EE" w:rsidRPr="009B1B56">
        <w:t xml:space="preserve">. Alternatively, the development of immunological biomarkers for diagnosis of imprinting status in individual patients could </w:t>
      </w:r>
      <w:r w:rsidR="004836EE" w:rsidRPr="00B222F8">
        <w:t>substantially increase the power of epidemiological inference</w:t>
      </w:r>
      <w:r w:rsidR="00D460CA" w:rsidRPr="00B222F8">
        <w:t xml:space="preserve">, </w:t>
      </w:r>
      <w:r w:rsidR="004836EE" w:rsidRPr="00B222F8">
        <w:t xml:space="preserve">which </w:t>
      </w:r>
      <w:r w:rsidR="00953691" w:rsidRPr="00B222F8">
        <w:t xml:space="preserve">(as in this study) </w:t>
      </w:r>
      <w:r w:rsidR="004836EE" w:rsidRPr="00B222F8">
        <w:t xml:space="preserve">currently relies </w:t>
      </w:r>
      <w:r w:rsidR="00A43976" w:rsidRPr="00B222F8">
        <w:t xml:space="preserve">instead </w:t>
      </w:r>
      <w:r w:rsidR="004836EE" w:rsidRPr="00B222F8">
        <w:t>on probabilistic reconstructions of imprinting histories according to birth year.</w:t>
      </w:r>
    </w:p>
    <w:p w14:paraId="09E7A8B6" w14:textId="1D7CCA0B" w:rsidR="004836EE" w:rsidRPr="009B1B56" w:rsidRDefault="004836EE" w:rsidP="004836EE">
      <w:r w:rsidRPr="00DE166F">
        <w:t xml:space="preserve">Our failure to detect a strong signal of impact </w:t>
      </w:r>
      <w:r w:rsidR="00D7348E">
        <w:t>of antigenic advance</w:t>
      </w:r>
      <w:r w:rsidRPr="00DE166F">
        <w:t xml:space="preserve"> on age distributions of H1N1 and H3N2 cases was surprising</w:t>
      </w:r>
      <w:r w:rsidR="00DE166F" w:rsidRPr="00DE166F">
        <w:t xml:space="preserve">. On the one hand, small sample sizes </w:t>
      </w:r>
      <w:r w:rsidR="00D7348E">
        <w:t xml:space="preserve">may have </w:t>
      </w:r>
      <w:r w:rsidR="00DE166F" w:rsidRPr="00DE166F">
        <w:t xml:space="preserve">limited our power to detect a statistically significant relationship. </w:t>
      </w:r>
      <w:r w:rsidR="00D7348E">
        <w:t xml:space="preserve">The lack of </w:t>
      </w:r>
      <w:r w:rsidR="00DE166F" w:rsidRPr="00DE166F">
        <w:t xml:space="preserve">signal </w:t>
      </w:r>
      <w:r w:rsidRPr="00DE166F">
        <w:t xml:space="preserve">is </w:t>
      </w:r>
      <w:r w:rsidR="00DE166F">
        <w:t xml:space="preserve">also </w:t>
      </w:r>
      <w:r w:rsidRPr="00DE166F">
        <w:t xml:space="preserve">consistent with growing recognition that existing methods to map antigenic distance between </w:t>
      </w:r>
      <w:r w:rsidR="00D7348E">
        <w:t xml:space="preserve">influenza </w:t>
      </w:r>
      <w:r w:rsidRPr="00DE166F">
        <w:t xml:space="preserve">strains </w:t>
      </w:r>
      <w:r w:rsidR="00DE166F" w:rsidRPr="00497BB5">
        <w:t>rely</w:t>
      </w:r>
      <w:r w:rsidRPr="00DE166F">
        <w:t xml:space="preserve"> on </w:t>
      </w:r>
      <w:r w:rsidR="00FC36C9" w:rsidRPr="00DE166F">
        <w:t>hemagglutination inhibition</w:t>
      </w:r>
      <w:r w:rsidR="00313B75" w:rsidRPr="00DE166F">
        <w:t xml:space="preserve"> (HI)</w:t>
      </w:r>
      <w:r w:rsidRPr="00DE166F">
        <w:t xml:space="preserve"> data collect</w:t>
      </w:r>
      <w:r w:rsidR="00697E8C" w:rsidRPr="00DE166F">
        <w:t>ed</w:t>
      </w:r>
      <w:r w:rsidRPr="00DE166F">
        <w:t xml:space="preserve"> from </w:t>
      </w:r>
      <w:r w:rsidR="00D7348E">
        <w:t xml:space="preserve">naïve </w:t>
      </w:r>
      <w:r w:rsidRPr="00DE166F">
        <w:t>ferrets, and do not always capture patterns of cross-reactivity in the human population</w:t>
      </w:r>
      <w:r w:rsidR="00D7348E">
        <w:t xml:space="preserve"> that has been repeatedly exposed to influenza</w:t>
      </w:r>
      <w:r w:rsidRPr="00DE166F">
        <w:t xml:space="preserve">. </w:t>
      </w:r>
      <w:r w:rsidR="00651FEA" w:rsidRPr="00DE166F">
        <w:t xml:space="preserve">Further, glycosylation of HA can cause antigenic escape in large subsets of the human population, yet such </w:t>
      </w:r>
      <w:r w:rsidR="00651FEA">
        <w:t>posttranslational modifications</w:t>
      </w:r>
      <w:r w:rsidR="00651FEA" w:rsidRPr="00B222F8">
        <w:t xml:space="preserve"> may be perceived as neutral in existing antigenic maps </w:t>
      </w:r>
      <w:r w:rsidR="00651FEA" w:rsidRPr="00B222F8">
        <w:fldChar w:fldCharType="begin"/>
      </w:r>
      <w:r w:rsidR="00651FEA" w:rsidRPr="00DE166F">
        <w:instrText xml:space="preserve"> ADDIN ZOTERO_ITEM CSL_CITATION {"citationID":"a1jc9jvl7dg","properties":{"formattedCitation":"(38,39)","plainCitation":"(38,39)","noteIndex":0},"citationItems":[{"id":1241,"uris":["http://zotero.org/groups/2313999/items/IEHTBAN5"],"uri":["http://zotero.org/groups/2313999/items/IEHTBAN5"],"itemData":{"id":1241,"type":"article-journal","title":"Potential antigenic explanation for atypical H1N1 infections among middle-aged adults during the 2013–2014 influenza season","container-title":"Proceedings of the National Academy of Sciences","page":"15798-15803","volume":"111","issue":"44","source":"www.pnas.org","abstract":"Influenza viruses typically cause the most severe disease in children and elderly individuals. However, H1N1 viruses disproportionately affected middle-aged adults during the 2013–2014 influenza season. Although H1N1 viruses recently acquired several mutations in the hemagglutinin (HA) glycoprotein, classic serological tests used by surveillance laboratories indicate that these mutations do not change antigenic properties of the virus. Here, we show that one of these mutations is located in a region of HA targeted by antibodies elicited in many middle-aged adults. We find that over 42% of individuals born between 1965 and 1979 possess antibodies that recognize this region of HA. Our findings offer a possible antigenic explanation of why middle-aged adults were highly susceptible to H1N1 viruses during the 2013–2014 influenza season. Our data further suggest that a drifted H1N1 strain should be included in future influenza vaccines to potentially reduce morbidity and mortality in this age group.","DOI":"10.1073/pnas.1409171111","ISSN":"0027-8424, 1091-6490","note":"PMID: 25331901","journalAbbreviation":"PNAS","language":"en","author":[{"family":"Linderman","given":"Susanne L."},{"family":"Chambers","given":"Benjamin S."},{"family":"Zost","given":"Seth J."},{"family":"Parkhouse","given":"Kaela"},{"family":"Li","given":"Yang"},{"family":"Herrmann","given":"Christin"},{"family":"Ellebedy","given":"Ali H."},{"family":"Carter","given":"Donald M."},{"family":"Andrews","given":"Sarah F."},{"family":"Zheng","given":"Nai-Ying"},{"family":"Huang","given":"Min"},{"family":"Huang","given":"Yunping"},{"family":"Strauss","given":"Donna"},{"family":"Shaz","given":"Beth H."},{"family":"Hodinka","given":"Richard L."},{"family":"Reyes-Terán","given":"Gustavo"},{"family":"Ross","given":"Ted M."},{"family":"Wilson","given":"Patrick C."},{"family":"Ahmed","given":"Rafi"},{"family":"Bloom","given":"Jesse D."},{"family":"Hensley","given":"Scott E."}],"issued":{"date-parts":[["2014",11,4]]}}},{"id":1204,"uris":["http://zotero.org/groups/2313999/items/QFUBF9IA"],"uri":["http://zotero.org/groups/2313999/items/QFUBF9IA"],"itemData":{"id":1204,"type":"article-journal","title":"Immune history and influenza virus susceptibility","container-title":"Current Opinion in Virology","collection-title":"Emerging viruses: intraspecies transmission • Viral immunology","page":"105-111","volume":"22","source":"ScienceDirect","abstract":"Antibody responses to influenza viruses are critical for protection, but the ways in which repeated viral exposures shape antibody evolution and effectiveness over time remain controversial. Early observations demonstrated that viral exposure history has a profound effect on the specificity and magnitude of antibody responses to a new viral strain, a phenomenon called ‘original antigenic sin.’ Although ‘sin’ might suppress some aspects of the immune response, so far there is little indication that hosts with pre-existing immunity are more susceptible to viral infections compared to naïve hosts. However, the tendency of the immune response to focus on previously recognized conserved epitopes when encountering new viral strains can create an opportunity cost when mutations arise in these conserved epitopes. Hosts with different exposure histories may continue to experience distinct patterns of infection over time, which may influence influenza viruses’ continued antigenic evolution. Understanding the dynamics of B cell competition that underlie the development of antibody responses might help explain the low effectiveness of current influenza vaccines and lead to better vaccination strategies.","DOI":"10.1016/j.coviro.2016.12.004","ISSN":"1879-6257","journalAbbreviation":"Current Opinion in Virology","author":[{"family":"Cobey","given":"Sarah"},{"family":"Hensley","given":"Scott E"}],"issued":{"date-parts":[["2017",2,1]]}}}],"schema":"https://github.com/citation-style-language/schema/raw/master/csl-citation.json"} </w:instrText>
      </w:r>
      <w:r w:rsidR="00651FEA" w:rsidRPr="00B222F8">
        <w:fldChar w:fldCharType="separate"/>
      </w:r>
      <w:r w:rsidR="00651FEA" w:rsidRPr="00B222F8">
        <w:t>(38,39)</w:t>
      </w:r>
      <w:r w:rsidR="00651FEA" w:rsidRPr="00B222F8">
        <w:fldChar w:fldCharType="end"/>
      </w:r>
      <w:r w:rsidR="00651FEA" w:rsidRPr="00B222F8">
        <w:t>. One epidemiologically impactful example of</w:t>
      </w:r>
      <w:r w:rsidR="00651FEA" w:rsidRPr="009B1B56">
        <w:t xml:space="preserve"> incognito (unmapped) antigenic escape was observed during the 2013-2014 H1N1 epidemic </w:t>
      </w:r>
      <w:r w:rsidR="00651FEA" w:rsidRPr="009B1B56">
        <w:fldChar w:fldCharType="begin"/>
      </w:r>
      <w:r w:rsidR="00651FEA">
        <w:instrText xml:space="preserve"> ADDIN ZOTERO_ITEM CSL_CITATION {"citationID":"U9WQozAt","properties":{"formattedCitation":"(38)","plainCitation":"(38)","noteIndex":0},"citationItems":[{"id":1241,"uris":["http://zotero.org/groups/2313999/items/IEHTBAN5"],"uri":["http://zotero.org/groups/2313999/items/IEHTBAN5"],"itemData":{"id":1241,"type":"article-journal","title":"Potential antigenic explanation for atypical H1N1 infections among middle-aged adults during the 2013–2014 influenza season","container-title":"Proceedings of the National Academy of Sciences","page":"15798-15803","volume":"111","issue":"44","source":"www.pnas.org","abstract":"Influenza viruses typically cause the most severe disease in children and elderly individuals. However, H1N1 viruses disproportionately affected middle-aged adults during the 2013–2014 influenza season. Although H1N1 viruses recently acquired several mutations in the hemagglutinin (HA) glycoprotein, classic serological tests used by surveillance laboratories indicate that these mutations do not change antigenic properties of the virus. Here, we show that one of these mutations is located in a region of HA targeted by antibodies elicited in many middle-aged adults. We find that over 42% of individuals born between 1965 and 1979 possess antibodies that recognize this region of HA. Our findings offer a possible antigenic explanation of why middle-aged adults were highly susceptible to H1N1 viruses during the 2013–2014 influenza season. Our data further suggest that a drifted H1N1 strain should be included in future influenza vaccines to potentially reduce morbidity and mortality in this age group.","DOI":"10.1073/pnas.1409171111","ISSN":"0027-8424, 1091-6490","note":"PMID: 25331901","journalAbbreviation":"PNAS","language":"en","author":[{"family":"Linderman","given":"Susanne L."},{"family":"Chambers","given":"Benjamin S."},{"family":"Zost","given":"Seth J."},{"family":"Parkhouse","given":"Kaela"},{"family":"Li","given":"Yang"},{"family":"Herrmann","given":"Christin"},{"family":"Ellebedy","given":"Ali H."},{"family":"Carter","given":"Donald M."},{"family":"Andrews","given":"Sarah F."},{"family":"Zheng","given":"Nai-Ying"},{"family":"Huang","given":"Min"},{"family":"Huang","given":"Yunping"},{"family":"Strauss","given":"Donna"},{"family":"Shaz","given":"Beth H."},{"family":"Hodinka","given":"Richard L."},{"family":"Reyes-Terán","given":"Gustavo"},{"family":"Ross","given":"Ted M."},{"family":"Wilson","given":"Patrick C."},{"family":"Ahmed","given":"Rafi"},{"family":"Bloom","given":"Jesse D."},{"family":"Hensley","given":"Scott E."}],"issued":{"date-parts":[["2014",11,4]]}}}],"schema":"https://github.com/citation-style-language/schema/raw/master/csl-citation.json"} </w:instrText>
      </w:r>
      <w:r w:rsidR="00651FEA" w:rsidRPr="009B1B56">
        <w:fldChar w:fldCharType="separate"/>
      </w:r>
      <w:r w:rsidR="00651FEA">
        <w:rPr>
          <w:noProof/>
        </w:rPr>
        <w:t>(38)</w:t>
      </w:r>
      <w:r w:rsidR="00651FEA" w:rsidRPr="009B1B56">
        <w:fldChar w:fldCharType="end"/>
      </w:r>
      <w:r w:rsidR="00651FEA" w:rsidRPr="009B1B56">
        <w:t>.</w:t>
      </w:r>
      <w:r w:rsidR="00651FEA">
        <w:t xml:space="preserve"> Moreover</w:t>
      </w:r>
      <w:r w:rsidR="00DE166F">
        <w:t xml:space="preserve">, existing metrics of evolutionary and antigenic advance </w:t>
      </w:r>
      <w:r w:rsidR="00D7348E">
        <w:t xml:space="preserve">are </w:t>
      </w:r>
      <w:r w:rsidR="00DE166F">
        <w:t xml:space="preserve">based on </w:t>
      </w:r>
      <w:commentRangeStart w:id="2"/>
      <w:r w:rsidR="00DE166F">
        <w:t>properties of HA</w:t>
      </w:r>
      <w:commentRangeEnd w:id="2"/>
      <w:r w:rsidR="00651FEA">
        <w:rPr>
          <w:rStyle w:val="CommentReference"/>
        </w:rPr>
        <w:commentReference w:id="2"/>
      </w:r>
      <w:r w:rsidR="009435DA">
        <w:t xml:space="preserve"> </w:t>
      </w:r>
      <w:r w:rsidR="009435DA">
        <w:fldChar w:fldCharType="begin"/>
      </w:r>
      <w:r w:rsidR="009435DA">
        <w:instrText xml:space="preserve"> ADDIN ZOTERO_ITEM CSL_CITATION {"citationID":"kSxGZTXh","properties":{"formattedCitation":"(33\\uc0\\u8211{}35)","plainCitation":"(33–35)","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9435DA">
        <w:fldChar w:fldCharType="separate"/>
      </w:r>
      <w:r w:rsidR="009435DA" w:rsidRPr="009435DA">
        <w:t>(33–</w:t>
      </w:r>
      <w:r w:rsidR="009435DA" w:rsidRPr="001A45AE">
        <w:t>35)</w:t>
      </w:r>
      <w:r w:rsidR="009435DA">
        <w:fldChar w:fldCharType="end"/>
      </w:r>
      <w:r w:rsidRPr="00B222F8">
        <w:t xml:space="preserve">, </w:t>
      </w:r>
      <w:r w:rsidR="00DE166F">
        <w:t>but</w:t>
      </w:r>
      <w:r w:rsidR="00DE166F" w:rsidRPr="00B222F8">
        <w:t xml:space="preserve"> </w:t>
      </w:r>
      <w:r w:rsidRPr="00B222F8">
        <w:t>our epidemiologic data support an equal if not stronger role of NA</w:t>
      </w:r>
      <w:r w:rsidR="00651FEA">
        <w:t>; more</w:t>
      </w:r>
      <w:r w:rsidR="00651FEA" w:rsidRPr="00B222F8">
        <w:t xml:space="preserve"> wo</w:t>
      </w:r>
      <w:r w:rsidR="00651FEA" w:rsidRPr="00DE166F">
        <w:t xml:space="preserve">rk is required to map NA antigenic changes and </w:t>
      </w:r>
      <w:r w:rsidR="00651FEA">
        <w:t>possible</w:t>
      </w:r>
      <w:r w:rsidR="00651FEA" w:rsidRPr="00DE166F">
        <w:t xml:space="preserve"> interactions between HA and NA </w:t>
      </w:r>
      <w:r w:rsidR="00651FEA">
        <w:t>changes</w:t>
      </w:r>
      <w:r w:rsidR="00651FEA" w:rsidRPr="00DE166F">
        <w:t>.</w:t>
      </w:r>
      <w:r w:rsidRPr="00B222F8">
        <w:t xml:space="preserve"> </w:t>
      </w:r>
      <w:r w:rsidRPr="009B1B56">
        <w:t xml:space="preserve"> We speculate that a clearer relationship between epidemic age distribution and antigenic drift would emerge if antigenic distance measures were </w:t>
      </w:r>
      <w:r w:rsidR="00D460CA">
        <w:t>able to</w:t>
      </w:r>
      <w:r w:rsidRPr="009B1B56">
        <w:t xml:space="preserve"> incorporate cohort-specific variation in immune </w:t>
      </w:r>
      <w:proofErr w:type="gramStart"/>
      <w:r w:rsidRPr="009B1B56">
        <w:t>history,</w:t>
      </w:r>
      <w:r w:rsidR="00A43976" w:rsidRPr="009B1B56">
        <w:t xml:space="preserve"> </w:t>
      </w:r>
      <w:r w:rsidRPr="009B1B56">
        <w:t>and</w:t>
      </w:r>
      <w:proofErr w:type="gramEnd"/>
      <w:r w:rsidRPr="009B1B56">
        <w:t xml:space="preserve"> impacts from multiple antigens. </w:t>
      </w:r>
    </w:p>
    <w:p w14:paraId="21EF9C38" w14:textId="30DE40E3" w:rsidR="00DA58ED" w:rsidRDefault="00DA58ED" w:rsidP="00DA58ED">
      <w:r>
        <w:lastRenderedPageBreak/>
        <w:t>Traditionally, narrow, within-subtype influenza immunity is thought to decay rapidly in the face of antigenic drift. Signals of rapid drift are largely based on</w:t>
      </w:r>
      <w:r w:rsidRPr="00EC558F">
        <w:t xml:space="preserve"> </w:t>
      </w:r>
      <w:r>
        <w:t>hemagglutination inhibition (HI) assay data, which measures antibody responses to just a handful of immunodominant, variable epitopes found near the receptor binding domain on the HA head. These epitopes experience fairly rapid drift, and so strains that circulated more than 14 years apart rarely show measurable cross-protective HI titers</w:t>
      </w:r>
      <w:r w:rsidR="00684186">
        <w:t xml:space="preserve"> </w:t>
      </w:r>
      <w:r w:rsidR="00684186">
        <w:fldChar w:fldCharType="begin"/>
      </w:r>
      <w:r w:rsidR="00684186">
        <w:instrText xml:space="preserve"> ADDIN ZOTERO_ITEM CSL_CITATION {"citationID":"kdKzfABC","properties":{"formattedCitation":"(35)","plainCitation":"(35)","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684186">
        <w:fldChar w:fldCharType="separate"/>
      </w:r>
      <w:r w:rsidR="00684186">
        <w:rPr>
          <w:noProof/>
        </w:rPr>
        <w:t>(35)</w:t>
      </w:r>
      <w:r w:rsidR="00684186">
        <w:fldChar w:fldCharType="end"/>
      </w:r>
      <w:r w:rsidR="00684186">
        <w:t>.</w:t>
      </w:r>
      <w:r>
        <w:t xml:space="preserve"> The short timescale of immune protection from memory of variable HA head epitopes stands in contrast to patterns observed in our study and others</w:t>
      </w:r>
      <w:r w:rsidR="00684186">
        <w:t xml:space="preserve"> </w:t>
      </w:r>
      <w:r w:rsidR="00684186">
        <w:fldChar w:fldCharType="begin"/>
      </w:r>
      <w:r w:rsidR="00684186">
        <w:instrText xml:space="preserve"> ADDIN ZOTERO_ITEM CSL_CITATION {"citationID":"ipxQu5Wo","properties":{"formattedCitation":"(11\\uc0\\u8211{}13)","plainCitation":"(11–13)","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00684186">
        <w:fldChar w:fldCharType="separate"/>
      </w:r>
      <w:r w:rsidR="00684186" w:rsidRPr="00684186">
        <w:t>(11–13)</w:t>
      </w:r>
      <w:r w:rsidR="00684186">
        <w:fldChar w:fldCharType="end"/>
      </w:r>
      <w:r>
        <w:t>, where within-subtype immune memory imprinted in childhood appears to persist for an entire human lifetime, remaining evident even in the oldest cohorts in the data. Thus, we speculate that within-subtype imprinting protection arises via different immune mechanisms than the well-studied antibody responses measured by the HI assay.</w:t>
      </w:r>
    </w:p>
    <w:p w14:paraId="3BA38801" w14:textId="1ED51A6F" w:rsidR="00DA58ED" w:rsidRDefault="00DA58ED" w:rsidP="00DA58ED">
      <w:r>
        <w:t xml:space="preserve">One possibility is that within-subtype imprinting protection is driven by antibody responses to more conserved epitopes, which might remain stable over time. We rule out a strong role from antibody responses against the best-studied conserved epitopes (e.g. those on the stalk), which tend to provide broad, cross-subtype protection. But responses to less-studied, intermediately conserved epitopes might provide the sort of long-lasting, within-subtype protection supported by the data. </w:t>
      </w:r>
      <w:r w:rsidR="00692F5C">
        <w:t xml:space="preserve">Immunological studies show that </w:t>
      </w:r>
      <w:r w:rsidR="00A062FC" w:rsidRPr="009B1B56">
        <w:t xml:space="preserve">B cell memory shifts over time to focus on conserved influenza epitopes, as a lifetime of exposures to drifted H1N1 or H3N2 variants repeatedly back-boosts memory </w:t>
      </w:r>
      <w:r w:rsidR="00D460CA">
        <w:t>epitopes held in common between past and current strains</w:t>
      </w:r>
      <w:r w:rsidR="00A062FC" w:rsidRPr="009B1B56">
        <w:t xml:space="preserve"> </w:t>
      </w:r>
      <w:r w:rsidR="00A062FC" w:rsidRPr="009B1B56">
        <w:fldChar w:fldCharType="begin"/>
      </w:r>
      <w:r w:rsidR="00712CDB">
        <w:instrText xml:space="preserve"> ADDIN ZOTERO_ITEM CSL_CITATION {"citationID":"S0BNqXJA","properties":{"formattedCitation":"(23,24)","plainCitation":"(23,24)","noteIndex":0},"citationItems":[{"id":1256,"uris":["http://zotero.org/groups/2313999/items/BIQQ5YJ3"],"uri":["http://zotero.org/groups/2313999/items/BIQQ5YJ3"],"itemData":{"id":1256,"type":"article-journal","title":"Influenza Virus Vaccination Elicits Poorly Adapted B Cell Responses in Elderly Individuals","container-title":"Cell Host &amp; Microbe","page":"357-366.e6","volume":"25","issue":"3","source":"DOI.org (Crossref)","DOI":"10.1016/j.chom.2019.01.002","ISSN":"19313128","journalAbbreviation":"Cell Host &amp; Microbe","language":"en","author":[{"family":"Henry","given":"Carole"},{"family":"Zheng","given":"Nai-Ying"},{"family":"Huang","given":"Min"},{"family":"Cabanov","given":"Alexandra"},{"family":"Rojas","given":"Karla Thatcher"},{"family":"Kaur","given":"Kaval"},{"family":"Andrews","given":"Sarah F."},{"family":"Palm","given":"Anna-Karin E."},{"family":"Chen","given":"Yao-Qing"},{"family":"Li","given":"Yang"},{"family":"Hoskova","given":"Katerina"},{"family":"Utset","given":"Henry A."},{"family":"Vieira","given":"Marcos C."},{"family":"Wrammert","given":"Jens"},{"family":"Ahmed","given":"Rafi"},{"family":"Holden-Wiltse","given":"Jeanne"},{"family":"Topham","given":"David J."},{"family":"Treanor","given":"John J."},{"family":"Ertl","given":"Hildegund C."},{"family":"Schmader","given":"Kenneth E."},{"family":"Cobey","given":"Sarah"},{"family":"Krammer","given":"Florian"},{"family":"Hensley","given":"Scott E."},{"family":"Greenberg","given":"Harry"},{"family":"He","given":"Xiao-Song"},{"family":"Wilson","given":"Patrick C."}],"issued":{"date-parts":[["2019",3]]}}},{"id":1239,"uris":["http://zotero.org/groups/2313999/items/RGG79GYU"],"uri":["http://zotero.org/groups/2313999/items/RGG79GYU"],"itemData":{"id":1239,"type":"webpage","title":"Age-specific differences in the dynamics of protective immunity to influenza | Nature Communications","URL":"https://www.nature.com/articles/s41467-019-09652-6","accessed":{"date-parts":[["2019",5,6]]}}}],"schema":"https://github.com/citation-style-language/schema/raw/master/csl-citation.json"} </w:instrText>
      </w:r>
      <w:r w:rsidR="00A062FC" w:rsidRPr="009B1B56">
        <w:fldChar w:fldCharType="separate"/>
      </w:r>
      <w:r w:rsidR="00712CDB">
        <w:rPr>
          <w:color w:val="000000"/>
        </w:rPr>
        <w:t>(23,24)</w:t>
      </w:r>
      <w:r w:rsidR="00A062FC" w:rsidRPr="009B1B56">
        <w:fldChar w:fldCharType="end"/>
      </w:r>
      <w:r w:rsidR="00A062FC" w:rsidRPr="009B1B56">
        <w:t xml:space="preserve">. </w:t>
      </w:r>
      <w:r w:rsidR="0058000E">
        <w:t xml:space="preserve">Repeat boosting </w:t>
      </w:r>
      <w:r w:rsidR="00692F5C">
        <w:t xml:space="preserve">of conserved HA or NA antigens </w:t>
      </w:r>
      <w:r w:rsidR="0058000E">
        <w:t>could explain the</w:t>
      </w:r>
      <w:r w:rsidR="0058000E" w:rsidRPr="009B1B56">
        <w:t xml:space="preserve"> longevity of</w:t>
      </w:r>
      <w:r w:rsidR="00692F5C">
        <w:t xml:space="preserve"> subtype-level imprinting protection</w:t>
      </w:r>
      <w:r w:rsidR="0058000E" w:rsidRPr="009B1B56">
        <w:t xml:space="preserve">. </w:t>
      </w:r>
    </w:p>
    <w:p w14:paraId="1D278772" w14:textId="1C625A6C" w:rsidR="00A062FC" w:rsidRPr="009B1B56" w:rsidRDefault="00A062FC" w:rsidP="00DA58ED">
      <w:r w:rsidRPr="009B1B56">
        <w:t xml:space="preserve">Another </w:t>
      </w:r>
      <w:r w:rsidR="00DA58ED">
        <w:t xml:space="preserve">potential </w:t>
      </w:r>
      <w:r w:rsidRPr="009B1B56">
        <w:t xml:space="preserve">explanation supported by recent immunological data </w:t>
      </w:r>
      <w:r w:rsidRPr="009B1B56">
        <w:fldChar w:fldCharType="begin"/>
      </w:r>
      <w:r w:rsidR="00684186">
        <w:instrText xml:space="preserve"> ADDIN ZOTERO_ITEM CSL_CITATION {"citationID":"uWKmTevL","properties":{"formattedCitation":"(40)","plainCitation":"(40)","noteIndex":0},"citationItems":[{"id":1148,"uris":["http://zotero.org/groups/2313999/items/BD6K8ZJH"],"uri":["http://zotero.org/groups/2313999/items/BD6K8ZJH"],"itemData":{"id":1148,"type":"article-journal","title":"Broad Hemagglutinin-Specific Memory B Cell Expansion by Seasonal Influenza Virus Infection Reflects Early-Life Imprinting and Adaptation to the Infecting Virus","container-title":"Journal of Virology","page":"e00169-19","volume":"93","issue":"8","source":"jvi.asm.org","abstract":"Memory B cells (MBCs) are key determinants of the B cell response to influenza virus infection and vaccination, but the effect of different forms of influenza antigen exposure on MBC populations has received little attention. We analyzed peripheral blood mononuclear cells and plasma collected following human H3N2 influenza infection to investigate the relationship between hemagglutinin-specific antibody production and changes in the size and character of hemagglutinin-reactive MBC populations. Infection produced increased concentrations of plasma IgG reactive to the H3 head of the infecting virus, to the conserved stalk, and to a broad chronological range of H3s consistent with original antigenic sin responses. H3-reactive IgG MBC expansion after infection included reactivity to head and stalk domains. Notably, expansion of H3 head-reactive MBC populations was particularly broad and reflected original antigenic sin patterns of IgG production. Findings also suggest that early-life H3N2 infection “imprints” for strong H3 stalk-specific MBC expansion. Despite the breadth of MBC expansion, the MBC response included an increase in affinity for the H3 head of the infecting virus. Overall, our findings indicate that H3-reactive MBC expansion following H3N2 infection is consistent with maintenance of response patterns established early in life, but nevertheless includes MBC adaptation to the infecting virus.\nIMPORTANCE Rapid and vigorous virus-specific antibody responses to influenza virus infection and vaccination result from activation of preexisting virus-specific memory B cells (MBCs). Understanding the effects of different forms of influenza virus exposure on MBC populations is therefore an important guide to the development of effective immunization strategies. We demonstrate that exposure to the influenza hemagglutinin via natural infection enhances broad protection through expansion of hemagglutinin-reactive MBC populations that recognize head and stalk regions of the molecule. Notably, we show that hemagglutinin-reactive MBC expansion reflects imprinting by early-life infection and that this might apply to stalk-reactive, as well as to head-reactive, MBCs. Our findings provide experimental support for the role of MBCs in maintaining imprinting effects and suggest a mechanism by which imprinting might confer heterosubtypic protection against avian influenza viruses. It will be important to compare our findings to the situation after influenza vaccination.","DOI":"10.1128/JVI.00169-19","ISSN":"0022-538X, 1098-5514","note":"PMID: 30728266","language":"en","author":[{"family":"Tesini","given":"Brenda L."},{"family":"Kanagaiah","given":"Preshetha"},{"family":"Wang","given":"Jiong"},{"family":"Hahn","given":"Megan"},{"family":"Halliley","given":"Jessica L."},{"family":"Chaves","given":"Francisco A."},{"family":"Nguyen","given":"Phuong Q. T."},{"family":"Nogales","given":"Aitor"},{"family":"DeDiego","given":"Marta L."},{"family":"Anderson","given":"Christopher S."},{"family":"Ellebedy","given":"Ali H."},{"family":"Strohmeier","given":"Shirin"},{"family":"Krammer","given":"Florian"},{"family":"Yang","given":"Hongmei"},{"family":"Bandyopadhyay","given":"Sanjukta"},{"family":"Ahmed","given":"Rafi"},{"family":"Treanor","given":"John J."},{"family":"Martinez-Sobrido","given":"Luis"},{"family":"Golding","given":"Hana"},{"family":"Khurana","given":"Surender"},{"family":"Zand","given":"Martin S."},{"family":"Topham","given":"David J."},{"family":"Sangster","given":"Mark Y."}],"issued":{"date-parts":[["2019",4,15]]}}}],"schema":"https://github.com/citation-style-language/schema/raw/master/csl-citation.json"} </w:instrText>
      </w:r>
      <w:r w:rsidRPr="009B1B56">
        <w:fldChar w:fldCharType="separate"/>
      </w:r>
      <w:r w:rsidR="00684186">
        <w:rPr>
          <w:noProof/>
        </w:rPr>
        <w:t>(40)</w:t>
      </w:r>
      <w:r w:rsidRPr="009B1B56">
        <w:fldChar w:fldCharType="end"/>
      </w:r>
      <w:r w:rsidRPr="009B1B56">
        <w:t xml:space="preserve">, is that the memory B cell clones developed during the first childhood influenza exposure later adapt via somatic hypermutation to </w:t>
      </w:r>
      <w:r w:rsidR="00D460CA">
        <w:t>“</w:t>
      </w:r>
      <w:r w:rsidRPr="009B1B56">
        <w:t>follow</w:t>
      </w:r>
      <w:r w:rsidR="00D460CA">
        <w:t>”</w:t>
      </w:r>
      <w:r w:rsidRPr="009B1B56">
        <w:t xml:space="preserve"> antigenic targets as they drift over time.</w:t>
      </w:r>
      <w:r w:rsidR="00916A72">
        <w:t xml:space="preserve"> </w:t>
      </w:r>
      <w:r w:rsidR="00916A72" w:rsidRPr="009B1B56">
        <w:t xml:space="preserve">Thus, </w:t>
      </w:r>
      <w:r w:rsidR="00916A72">
        <w:t>the first influenza exposure</w:t>
      </w:r>
      <w:r w:rsidR="00916A72" w:rsidRPr="009B1B56">
        <w:t xml:space="preserve"> </w:t>
      </w:r>
      <w:r w:rsidR="00916A72">
        <w:t xml:space="preserve">in life may </w:t>
      </w:r>
      <w:r w:rsidR="00916A72" w:rsidRPr="009B1B56">
        <w:t xml:space="preserve">fill a child's memory B cell repertoire with clones that will serve in the future, not as final products but as prototypes that can be rapidly and effectively tailored to recognize drifted influenza strains of the same subtype. </w:t>
      </w:r>
      <w:r w:rsidR="00DA58ED">
        <w:t xml:space="preserve">The adaptability of the B cell repertoire would not </w:t>
      </w:r>
      <w:r w:rsidR="003C7BA2">
        <w:t xml:space="preserve">be detectable in traditional HI panels, which are collected using sera from ferrets exposed to a single influenza </w:t>
      </w:r>
      <w:r w:rsidR="00916A72">
        <w:t>variant</w:t>
      </w:r>
      <w:r w:rsidR="003C7BA2">
        <w:t xml:space="preserve">, </w:t>
      </w:r>
      <w:r w:rsidR="00916A72">
        <w:t xml:space="preserve">and do not reflect the </w:t>
      </w:r>
      <w:r w:rsidR="00916A72">
        <w:lastRenderedPageBreak/>
        <w:t xml:space="preserve">development of the human B cell repertoire across </w:t>
      </w:r>
      <w:r w:rsidR="00DA58ED">
        <w:t>repeated, seasonal influenza exposures</w:t>
      </w:r>
      <w:r w:rsidR="00916A72">
        <w:t>.</w:t>
      </w:r>
      <w:r w:rsidR="00DA58ED">
        <w:t xml:space="preserve"> A final </w:t>
      </w:r>
      <w:proofErr w:type="spellStart"/>
      <w:r w:rsidR="00DA58ED">
        <w:t>possiblility</w:t>
      </w:r>
      <w:proofErr w:type="spellEnd"/>
      <w:r w:rsidR="00DA58ED">
        <w:t xml:space="preserve"> is that cellular immunity (e.g. CD4+ T cell memory), which would not be captured in serological assays, </w:t>
      </w:r>
      <w:r w:rsidR="00684186">
        <w:t>plays</w:t>
      </w:r>
      <w:r w:rsidR="00DA58ED">
        <w:t xml:space="preserve"> an underappreciated role in imprinting protection.</w:t>
      </w:r>
    </w:p>
    <w:p w14:paraId="1083E49A" w14:textId="61CB45C9" w:rsidR="00A062FC" w:rsidRPr="009B1B56" w:rsidRDefault="00692F5C" w:rsidP="00A062FC">
      <w:r>
        <w:t>S</w:t>
      </w:r>
      <w:r w:rsidRPr="009B1B56">
        <w:t>ignals of imprinting protection are anomalously strong in the current cohort of elderly adults</w:t>
      </w:r>
      <w:r>
        <w:t>, as reflected by higher estimates</w:t>
      </w:r>
      <w:r w:rsidR="00D460CA">
        <w:t xml:space="preserve"> of imprinting protection </w:t>
      </w:r>
      <w:r>
        <w:t>for</w:t>
      </w:r>
      <w:r w:rsidR="00D460CA">
        <w:t xml:space="preserve"> H1N1 </w:t>
      </w:r>
      <w:r>
        <w:t>than</w:t>
      </w:r>
      <w:r w:rsidR="00D460CA">
        <w:t xml:space="preserve"> H3N2</w:t>
      </w:r>
      <w:r>
        <w:t xml:space="preserve"> in our data. </w:t>
      </w:r>
      <w:r w:rsidR="00A062FC" w:rsidRPr="009B1B56">
        <w:t xml:space="preserve">For nearly four decades, from 1918-1957, H1N1 persisted as the only strain circulating in humans. The oldest subjects in our data were born slightly after its emergence in </w:t>
      </w:r>
      <w:proofErr w:type="gramStart"/>
      <w:r w:rsidR="00A062FC" w:rsidRPr="009B1B56">
        <w:t>1918, and</w:t>
      </w:r>
      <w:proofErr w:type="gramEnd"/>
      <w:r w:rsidR="00A062FC" w:rsidRPr="009B1B56">
        <w:t xml:space="preserve"> would not have encountered an influenza virus of any subtype but H1N1 until after age 30. Decades of early-life exposures to H1N1 variants may have reinforced and expanded the breadth of H1N1-specific immune memory in these oldest cohorts. But this strong protection against H1N1 seems to come at a cost; even after decades of seasonal H3N2 exposure, and vaccination, older cohorts have evidently failed to develop equally strong protection against H3N2. Antigenic similarity between H1N1 strains that circulated earlier in the 20</w:t>
      </w:r>
      <w:r w:rsidR="00A062FC" w:rsidRPr="009B1B56">
        <w:rPr>
          <w:vertAlign w:val="superscript"/>
        </w:rPr>
        <w:t>th</w:t>
      </w:r>
      <w:r w:rsidR="00A062FC" w:rsidRPr="009B1B56">
        <w:t xml:space="preserve"> century (which caused imprinting in older cohorts)</w:t>
      </w:r>
      <w:r w:rsidR="00627204" w:rsidRPr="009B1B56">
        <w:t>,</w:t>
      </w:r>
      <w:r w:rsidR="00A062FC" w:rsidRPr="009B1B56">
        <w:t xml:space="preserve"> and modern H1N1 lineages that emerged in 1977 and in 2009, may also have amplified the strength and longevity of H1N1 protection in these cohorts </w:t>
      </w:r>
      <w:r w:rsidR="00A062FC" w:rsidRPr="009B1B56">
        <w:fldChar w:fldCharType="begin"/>
      </w:r>
      <w:r w:rsidR="00684186">
        <w:instrText xml:space="preserve"> ADDIN ZOTERO_ITEM CSL_CITATION {"citationID":"a14ivm0js93","properties":{"formattedCitation":"(4,41)","plainCitation":"(4,41)","noteIndex":0},"citationItems":[{"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144,"uris":["http://zotero.org/groups/2313999/items/FFBZV4ZZ"],"uri":["http://zotero.org/groups/2313999/items/FFBZV4ZZ"],"itemData":{"id":1144,"type":"article-journal","title":"The Reemergent 1977 H1N1 Strain and the Gain-of-Function Debate","container-title":"mBio","page":"e01013-15","volume":"6","issue":"4","source":"mbio.asm.org","abstract":"The 1977-1978 influenza epidemic was probably not a natural event, as the genetic sequence of the virus was nearly identical to the sequences of decades-old strains. While there are several hypotheses that could explain its origin, the possibility that the 1977 epidemic resulted from a laboratory accident has recently gained popularity in discussions about the biosafety risks of gain-of-function (GOF) influenza virus research, as an argument for why this research should not be performed. There is now a moratorium in the United States on funding GOF research while the benefits and risks, including the potential for accident, are analyzed. Given the importance of this historical epidemic to ongoing policy debates, we revisit the evidence that the 1977 epidemic was not natural and examine three potential origins: a laboratory accident, a live-vaccine trial escape, or deliberate release as a biological weapon. Based on available evidence, the 1977 strain was indeed too closely matched to decades-old strains to likely be a natural occurrence. While the origin of the outbreak cannot be conclusively determined without additional evidence, there are very plausible alternatives to the laboratory accident hypothesis, diminishing the relevance of the 1977 experience to the modern GOF debate.","DOI":"10.1128/mBio.01013-15","ISSN":"2150-7511","note":"PMID: 26286690","language":"en","author":[{"family":"Rozo","given":"Michelle"},{"family":"Gronvall","given":"Gigi Kwik"}],"issued":{"date-parts":[["2015",9,1]]}}}],"schema":"https://github.com/citation-style-language/schema/raw/master/csl-citation.json"} </w:instrText>
      </w:r>
      <w:r w:rsidR="00A062FC" w:rsidRPr="009B1B56">
        <w:fldChar w:fldCharType="separate"/>
      </w:r>
      <w:r w:rsidR="00684186">
        <w:t>(4,41)</w:t>
      </w:r>
      <w:r w:rsidR="00A062FC" w:rsidRPr="009B1B56">
        <w:fldChar w:fldCharType="end"/>
      </w:r>
      <w:r w:rsidR="00A062FC" w:rsidRPr="009B1B56">
        <w:t xml:space="preserve">. </w:t>
      </w:r>
      <w:commentRangeStart w:id="3"/>
      <w:r w:rsidR="00A062FC" w:rsidRPr="009B1B56">
        <w:t xml:space="preserve">One additional consideration in this context is that HA group 1 antigens appear to induce narrower immune responses than structurally distinct HA group 2 antigens, which may be better able to induce cross-group responses </w:t>
      </w:r>
      <w:r w:rsidR="00A062FC" w:rsidRPr="009B1B56">
        <w:fldChar w:fldCharType="begin"/>
      </w:r>
      <w:r w:rsidR="00A062FC" w:rsidRPr="009B1B56">
        <w:instrText xml:space="preserve"> ADDIN ZOTERO_ITEM CSL_CITATION {"citationID":"uF9JnQVX","properties":{"formattedCitation":"(21)","plainCitation":"(21)","noteIndex":0},"citationItems":[{"id":1286,"uris":["http://zotero.org/groups/2313999/items/VB6QP95N"],"uri":["http://zotero.org/groups/2313999/items/VB6QP95N"],"itemData":{"id":1286,"type":"article-journal","title":"Immunodominance and Antigenic Variation of Influenza Virus Hemagglutinin: Implications for Design of Universal Vaccine Immunogens","container-title":"The Journal of Infectious Diseases","page":"S38-S45","volume":"219","issue":"Supplement_1","source":"academic.oup.com","abstract":"Abstract.  Influenza viruses routinely acquire mutations in their hemagglutinin (HA) and neuraminidase (NA) glycoproteins that abrogate binding of pre-existing","DOI":"10.1093/infdis/jiy696","ISSN":"0022-1899","title-short":"Immunodominance and Antigenic Variation of Influenza Virus Hemagglutinin","journalAbbreviation":"J Infect Dis","language":"en","author":[{"family":"Zost","given":"Seth J."},{"family":"Wu","given":"Nicholas C."},{"family":"Hensley","given":"Scott E."},{"family":"Wilson","given":"Ian A."}],"issued":{"date-parts":[["2019",4,8]]}}}],"schema":"https://github.com/citation-style-language/schema/raw/master/csl-citation.json"} </w:instrText>
      </w:r>
      <w:r w:rsidR="00A062FC" w:rsidRPr="009B1B56">
        <w:fldChar w:fldCharType="separate"/>
      </w:r>
      <w:r w:rsidR="00A062FC" w:rsidRPr="009B1B56">
        <w:rPr>
          <w:noProof/>
        </w:rPr>
        <w:t>(21)</w:t>
      </w:r>
      <w:r w:rsidR="00A062FC" w:rsidRPr="009B1B56">
        <w:fldChar w:fldCharType="end"/>
      </w:r>
      <w:r w:rsidR="00A062FC" w:rsidRPr="009B1B56">
        <w:t xml:space="preserve">. Perhaps elderly cohorts imprinted to group 1 antigens have been trapped in narrower responses that offer exceptional protection against strains similar to that of first exposure but relatively poor </w:t>
      </w:r>
      <w:commentRangeEnd w:id="3"/>
      <w:r>
        <w:rPr>
          <w:rStyle w:val="CommentReference"/>
        </w:rPr>
        <w:commentReference w:id="3"/>
      </w:r>
      <w:r w:rsidR="00A062FC" w:rsidRPr="009B1B56">
        <w:t xml:space="preserve">adaptability to other subtypes. </w:t>
      </w:r>
    </w:p>
    <w:p w14:paraId="468E27D4" w14:textId="2B08696C" w:rsidR="00A062FC" w:rsidRPr="009B1B56" w:rsidRDefault="00A062FC" w:rsidP="00A062FC">
      <w:r w:rsidRPr="009B1B56">
        <w:t xml:space="preserve">Given that </w:t>
      </w:r>
      <w:r w:rsidR="00A43976" w:rsidRPr="009B1B56">
        <w:t>cohorts</w:t>
      </w:r>
      <w:r w:rsidRPr="009B1B56">
        <w:t xml:space="preserve"> </w:t>
      </w:r>
      <w:commentRangeStart w:id="4"/>
      <w:r w:rsidRPr="009B1B56">
        <w:t xml:space="preserve">born </w:t>
      </w:r>
      <w:r w:rsidR="00550A7B">
        <w:t>after 1968</w:t>
      </w:r>
      <w:r w:rsidR="00A43976" w:rsidRPr="009B1B56">
        <w:t xml:space="preserve"> </w:t>
      </w:r>
      <w:r w:rsidRPr="009B1B56">
        <w:t xml:space="preserve">have had </w:t>
      </w:r>
      <w:commentRangeEnd w:id="4"/>
      <w:r w:rsidR="00692F5C">
        <w:rPr>
          <w:rStyle w:val="CommentReference"/>
        </w:rPr>
        <w:commentReference w:id="4"/>
      </w:r>
      <w:r w:rsidRPr="009B1B56">
        <w:t xml:space="preserve">much more varied early life exposures to both H1N1 and H3N2, it is unclear whether equally strong, subtype-specific biases in protection will persist when </w:t>
      </w:r>
      <w:commentRangeStart w:id="5"/>
      <w:commentRangeStart w:id="6"/>
      <w:r w:rsidR="00DE166F" w:rsidRPr="009B1B56">
        <w:t>p</w:t>
      </w:r>
      <w:r w:rsidR="00DE166F">
        <w:t>ost</w:t>
      </w:r>
      <w:r w:rsidR="00A43976" w:rsidRPr="009B1B56">
        <w:t>-</w:t>
      </w:r>
      <w:r w:rsidR="00550A7B" w:rsidRPr="009B1B56">
        <w:t>19</w:t>
      </w:r>
      <w:r w:rsidR="00550A7B">
        <w:t>68</w:t>
      </w:r>
      <w:r w:rsidR="00550A7B" w:rsidRPr="009B1B56">
        <w:t xml:space="preserve"> </w:t>
      </w:r>
      <w:r w:rsidR="00A43976" w:rsidRPr="009B1B56">
        <w:t xml:space="preserve">birth cohorts </w:t>
      </w:r>
      <w:commentRangeEnd w:id="5"/>
      <w:r w:rsidR="00047F42">
        <w:rPr>
          <w:rStyle w:val="CommentReference"/>
        </w:rPr>
        <w:commentReference w:id="5"/>
      </w:r>
      <w:commentRangeEnd w:id="6"/>
      <w:r w:rsidR="00550A7B">
        <w:rPr>
          <w:rStyle w:val="CommentReference"/>
        </w:rPr>
        <w:commentReference w:id="6"/>
      </w:r>
      <w:r w:rsidR="00A43976" w:rsidRPr="009B1B56">
        <w:t>eventually become elderly</w:t>
      </w:r>
      <w:r w:rsidRPr="009B1B56">
        <w:t xml:space="preserve">. Determining </w:t>
      </w:r>
      <w:r w:rsidR="00047F42">
        <w:t>the precise immune mechanism(s) responsible for subtype-level imprinting</w:t>
      </w:r>
      <w:r w:rsidRPr="009B1B56">
        <w:t xml:space="preserve"> is necessary to project long-term shifts in influenza-related </w:t>
      </w:r>
      <w:r w:rsidR="00AB3421">
        <w:t xml:space="preserve">incidence, and possibly in </w:t>
      </w:r>
      <w:r w:rsidRPr="009B1B56">
        <w:t xml:space="preserve">mortality. The vast majority of influenza-related deaths occur in adults over age 65, and H3N2 </w:t>
      </w:r>
      <w:r w:rsidR="00D460CA">
        <w:t>has</w:t>
      </w:r>
      <w:r w:rsidR="00D460CA" w:rsidRPr="009B1B56">
        <w:t xml:space="preserve"> </w:t>
      </w:r>
      <w:r w:rsidRPr="009B1B56">
        <w:t>cause</w:t>
      </w:r>
      <w:r w:rsidR="00D460CA">
        <w:t>d</w:t>
      </w:r>
      <w:r w:rsidRPr="009B1B56">
        <w:t xml:space="preserve"> many times the number of fatalities </w:t>
      </w:r>
      <w:r w:rsidR="00D460CA">
        <w:t xml:space="preserve">in high-risk elderly cohorts </w:t>
      </w:r>
      <w:r w:rsidRPr="009B1B56">
        <w:t xml:space="preserve">as </w:t>
      </w:r>
      <w:r w:rsidR="00D460CA">
        <w:t>seasonal H1N1</w:t>
      </w:r>
      <w:r w:rsidR="00047F42">
        <w:t>, even in the post-</w:t>
      </w:r>
      <w:r w:rsidR="00550A7B">
        <w:t xml:space="preserve">2009 </w:t>
      </w:r>
      <w:r w:rsidR="00047F42">
        <w:t>pandemic period</w:t>
      </w:r>
      <w:r w:rsidRPr="009B1B56">
        <w:t xml:space="preserve"> </w:t>
      </w:r>
      <w:r w:rsidRPr="009B1B56">
        <w:fldChar w:fldCharType="begin"/>
      </w:r>
      <w:r w:rsidR="00684186">
        <w:instrText xml:space="preserve"> ADDIN ZOTERO_ITEM CSL_CITATION {"citationID":"unPumaoL","properties":{"formattedCitation":"(12,26,42)","plainCitation":"(12,26,42)","noteIndex":0},"citationItems":[{"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172,"uris":["http://zotero.org/groups/2313999/items/I42HDVM4"],"uri":["http://zotero.org/groups/2313999/items/I42HDVM4"],"itemData":{"id":1172,"type":"article-journal","title":"Mortality due to Influenza in the United States—An Annualized Regression Approach Using Multiple-Cause Mortality Data","container-title":"American Journal of Epidemiology","page":"181-187","volume":"163","issue":"2","source":"academic.oup.com","abstract":"Abstract.  Influenza is an important cause of mortality in temperate countries, but there is substantial controversy as to the total direct and indirect mortali","DOI":"10.1093/aje/kwj024","ISSN":"0002-9262","journalAbbreviation":"Am J Epidemiol","language":"en","author":[{"family":"Dushoff","given":"Jonathan"},{"family":"Plotkin","given":"Joshua B."},{"family":"Viboud","given":"Cecile"},{"family":"Earn","given":"David J. D."},{"family":"Simonsen","given":"Lone"}],"issued":{"date-parts":[["2006",1,15]]}}},{"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Pr="009B1B56">
        <w:fldChar w:fldCharType="separate"/>
      </w:r>
      <w:r w:rsidR="00684186">
        <w:rPr>
          <w:noProof/>
        </w:rPr>
        <w:t>(12,26,42)</w:t>
      </w:r>
      <w:r w:rsidRPr="009B1B56">
        <w:fldChar w:fldCharType="end"/>
      </w:r>
      <w:r w:rsidRPr="009B1B56">
        <w:t xml:space="preserve">. These patterns may </w:t>
      </w:r>
      <w:r w:rsidR="00DE166F">
        <w:t xml:space="preserve">arise because H3N2 is </w:t>
      </w:r>
      <w:r w:rsidR="00DE166F">
        <w:lastRenderedPageBreak/>
        <w:t>intrinsically more virulent than H1N1</w:t>
      </w:r>
      <w:r w:rsidRPr="009B1B56">
        <w:t xml:space="preserve">, but we speculate that imprinting protection, which currently limits the incidence of clinically-attended H1N1 infection in the elderly may also </w:t>
      </w:r>
      <w:r w:rsidR="00047F42">
        <w:t>explain these differences</w:t>
      </w:r>
      <w:r w:rsidRPr="009B1B56">
        <w:t xml:space="preserve">. In the future, cohorts imprinted to H2N2 (born c. 1950-1968) will become elderly, and </w:t>
      </w:r>
      <w:r w:rsidR="00047F42">
        <w:t xml:space="preserve">would </w:t>
      </w:r>
      <w:proofErr w:type="gramStart"/>
      <w:r w:rsidR="00047F42">
        <w:t>expect  protection</w:t>
      </w:r>
      <w:proofErr w:type="gramEnd"/>
      <w:r w:rsidRPr="009B1B56">
        <w:t xml:space="preserve"> against H3N2 via NA subtype-level imprinting, </w:t>
      </w:r>
      <w:r w:rsidR="00047F42">
        <w:t>while H</w:t>
      </w:r>
      <w:r w:rsidRPr="009B1B56">
        <w:t xml:space="preserve">A </w:t>
      </w:r>
      <w:r w:rsidR="00047F42">
        <w:t>H2</w:t>
      </w:r>
      <w:r w:rsidRPr="009B1B56">
        <w:t>-level imprinting</w:t>
      </w:r>
      <w:r w:rsidR="00047F42">
        <w:t xml:space="preserve"> would not be of much use against currently circulating seasonal viruses</w:t>
      </w:r>
      <w:r w:rsidRPr="009B1B56">
        <w:t xml:space="preserve">. </w:t>
      </w:r>
      <w:r w:rsidR="00A43976" w:rsidRPr="009B1B56">
        <w:t>I</w:t>
      </w:r>
      <w:r w:rsidRPr="009B1B56">
        <w:t xml:space="preserve">f future elderly cohorts continue to show strong subtype-specific biases from imprinting, our results would corroborate the idea that mortality from H1N1 may increase in the future </w:t>
      </w:r>
      <w:r w:rsidRPr="009B1B56">
        <w:fldChar w:fldCharType="begin"/>
      </w:r>
      <w:r w:rsidRPr="009B1B56">
        <w:instrText xml:space="preserve"> ADDIN ZOTERO_ITEM CSL_CITATION {"citationID":"qebiDSiF","properties":{"formattedCitation":"(8,12)","plainCitation":"(8,12)","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Pr="009B1B56">
        <w:fldChar w:fldCharType="separate"/>
      </w:r>
      <w:r w:rsidRPr="009B1B56">
        <w:rPr>
          <w:noProof/>
        </w:rPr>
        <w:t>(8,12)</w:t>
      </w:r>
      <w:r w:rsidRPr="009B1B56">
        <w:fldChar w:fldCharType="end"/>
      </w:r>
      <w:r w:rsidRPr="009B1B56">
        <w:t xml:space="preserve"> as protection in the </w:t>
      </w:r>
      <w:r w:rsidRPr="000D6FA9">
        <w:t xml:space="preserve">elderly shifts toward other subtypes. On the other hand, </w:t>
      </w:r>
      <w:r w:rsidR="00A43976" w:rsidRPr="000D6FA9">
        <w:t>future generations</w:t>
      </w:r>
      <w:r w:rsidRPr="000D6FA9">
        <w:t xml:space="preserve"> of elderly adults</w:t>
      </w:r>
      <w:r w:rsidR="00550A7B" w:rsidRPr="000D6FA9">
        <w:t>, especially those</w:t>
      </w:r>
      <w:r w:rsidRPr="000D6FA9">
        <w:t xml:space="preserve"> </w:t>
      </w:r>
      <w:r w:rsidR="00047F42" w:rsidRPr="000D6FA9">
        <w:t>born after</w:t>
      </w:r>
      <w:r w:rsidR="00550A7B" w:rsidRPr="000D6FA9">
        <w:t xml:space="preserve"> H1N1 and H3N2 began to co-circulate in</w:t>
      </w:r>
      <w:r w:rsidR="00047F42" w:rsidRPr="000D6FA9">
        <w:t xml:space="preserve"> 1977</w:t>
      </w:r>
      <w:r w:rsidR="00550A7B" w:rsidRPr="000D6FA9">
        <w:t>,</w:t>
      </w:r>
      <w:r w:rsidR="00047F42" w:rsidRPr="000D6FA9">
        <w:t xml:space="preserve"> </w:t>
      </w:r>
      <w:r w:rsidRPr="000D6FA9">
        <w:t>may show a greater ability to act as immunological</w:t>
      </w:r>
      <w:r w:rsidRPr="009B1B56">
        <w:t xml:space="preserve"> generalists, with effective defenses against multiple influenza subtypes.</w:t>
      </w:r>
    </w:p>
    <w:p w14:paraId="17401201" w14:textId="13AC1A83" w:rsidR="004836EE" w:rsidRPr="009B1B56" w:rsidRDefault="00F3405B" w:rsidP="00F3405B">
      <w:r>
        <w:t xml:space="preserve">One limitation of this study was that we could not model the impact of seasonal influenza vaccination explicitly, as the vaccination status of subjects in the ADHS data was unknown. </w:t>
      </w:r>
      <w:r w:rsidR="00CD6101">
        <w:t xml:space="preserve">We note that the influenza vaccine contains both an H1N1 and H3N2 strain, and so on average, influenza vaccination should protect individuals </w:t>
      </w:r>
      <w:r w:rsidR="00DE166F">
        <w:t>similarly</w:t>
      </w:r>
      <w:r w:rsidR="00CD6101">
        <w:t xml:space="preserve"> against both </w:t>
      </w:r>
      <w:r w:rsidR="00F557E7">
        <w:t>subtypes</w:t>
      </w:r>
      <w:r w:rsidR="00CD6101">
        <w:t xml:space="preserve">. However, we also </w:t>
      </w:r>
      <w:r w:rsidR="00F557E7">
        <w:t>acknowledge</w:t>
      </w:r>
      <w:r w:rsidR="00CD6101">
        <w:t xml:space="preserve"> that influenza vaccine effectiveness varies by season, age group, and subtype, in ways that are poorly understood and difficult to measure</w:t>
      </w:r>
      <w:r w:rsidR="00F557E7">
        <w:t xml:space="preserve"> </w:t>
      </w:r>
      <w:r w:rsidR="00F557E7">
        <w:fldChar w:fldCharType="begin"/>
      </w:r>
      <w:r w:rsidR="00684186">
        <w:instrText xml:space="preserve"> ADDIN ZOTERO_ITEM CSL_CITATION {"citationID":"jFunK7Ce","properties":{"formattedCitation":"(43)","plainCitation":"(43)","noteIndex":0},"citationItems":[{"id":1325,"uris":["http://zotero.org/groups/2313999/items/DP5CHGA6"],"uri":["http://zotero.org/groups/2313999/items/DP5CHGA6"],"itemData":{"id":1325,"type":"article-journal","title":"Immune History and Influenza Vaccine Effectiveness","container-title":"Vaccines","page":"28","volume":"6","issue":"2","source":"www.mdpi.com","abstract":"The imperfect effectiveness of seasonal influenza vaccines is often blamed on antigenic mismatch, but even when the match appears good, effectiveness can be surprisingly low. Seasonal influenza vaccines also stand out for their variable effectiveness by age group from year to year and by recent vaccination status. These patterns suggest a role for immune history in influenza vaccine effectiveness, but inference is complicated by uncertainty about the contributions of bias to the estimates themselves. In this review, we describe unexpected patterns in the effectiveness of seasonal influenza vaccination and explain how these patterns might arise as consequences of study design, the dynamics of immune memory, or both. Resolving this uncertainty could lead to improvements in vaccination strategy, including the use of universal vaccines in experienced populations, and the evaluation of vaccine efficacy against influenza and other antigenically variable pathogens.","DOI":"10.3390/vaccines6020028","language":"en","author":[{"family":"Lewnard","given":"Joseph A."},{"family":"Cobey","given":"Sarah"}],"issued":{"date-parts":[["2018",6]]}}}],"schema":"https://github.com/citation-style-language/schema/raw/master/csl-citation.json"} </w:instrText>
      </w:r>
      <w:r w:rsidR="00F557E7">
        <w:fldChar w:fldCharType="separate"/>
      </w:r>
      <w:r w:rsidR="00684186">
        <w:rPr>
          <w:noProof/>
        </w:rPr>
        <w:t>(43)</w:t>
      </w:r>
      <w:r w:rsidR="00F557E7">
        <w:fldChar w:fldCharType="end"/>
      </w:r>
      <w:r w:rsidR="00CD6101">
        <w:t xml:space="preserve">. </w:t>
      </w:r>
      <w:r w:rsidR="00F557E7">
        <w:t>These</w:t>
      </w:r>
      <w:r w:rsidR="00CD6101">
        <w:t xml:space="preserve"> asynchronous</w:t>
      </w:r>
      <w:r w:rsidR="00F557E7">
        <w:t xml:space="preserve"> and multi-dimensional</w:t>
      </w:r>
      <w:r w:rsidR="00CD6101">
        <w:t xml:space="preserve"> shifts in vaccine effectiveness may</w:t>
      </w:r>
      <w:r w:rsidR="00F557E7">
        <w:t xml:space="preserve"> </w:t>
      </w:r>
      <w:r w:rsidR="00AB3421">
        <w:t>contribute to</w:t>
      </w:r>
      <w:r w:rsidR="00F557E7">
        <w:t xml:space="preserve"> variability in H1N1 and H3N2’s age distributions across influenza seasons.</w:t>
      </w:r>
    </w:p>
    <w:p w14:paraId="0E3C9FFA" w14:textId="5707AB0C" w:rsidR="004836EE" w:rsidRPr="009B1B56" w:rsidRDefault="006E09A5" w:rsidP="004836EE">
      <w:r>
        <w:t xml:space="preserve">Another limitation of this study was the low number of confirmed cases available in the pre-2009 era.  To separate age-specific risk effects from birth year-specific cohort effects, the greatest power will come from large data sets collected continuously </w:t>
      </w:r>
      <w:r w:rsidR="003B5F3D">
        <w:t>over</w:t>
      </w:r>
      <w:r>
        <w:t xml:space="preserve"> decades, so that individual birth cohorts </w:t>
      </w:r>
      <w:r w:rsidR="00DE166F">
        <w:t>can be followed as they become considerably older</w:t>
      </w:r>
      <w:r>
        <w:t xml:space="preserve">. </w:t>
      </w:r>
      <w:r w:rsidR="004836EE" w:rsidRPr="009B1B56">
        <w:t xml:space="preserve">We emphatically echo earlier calls </w:t>
      </w:r>
      <w:r w:rsidR="004836EE" w:rsidRPr="009B1B56">
        <w:fldChar w:fldCharType="begin"/>
      </w:r>
      <w:r w:rsidR="00684186">
        <w:instrText xml:space="preserve"> ADDIN ZOTERO_ITEM CSL_CITATION {"citationID":"HVWtnKkU","properties":{"formattedCitation":"(44)","plainCitation":"(44)","noteIndex":0},"citationItems":[{"id":1169,"uris":["http://zotero.org/groups/2313999/items/HKC4PX5J"],"uri":["http://zotero.org/groups/2313999/items/HKC4PX5J"],"itemData":{"id":1169,"type":"article-journal","title":"Reporting and evaluating influenza virus surveillance data: An argument for incidence by single year of age","container-title":"Vaccine","page":"6249-6252","volume":"36","issue":"42","source":"ScienceDirect","DOI":"10.1016/j.vaccine.2018.08.077","ISSN":"0264-410X","title-short":"Reporting and evaluating influenza virus surveillance data","journalAbbreviation":"Vaccine","author":[{"family":"Gagnon","given":"Alain"},{"family":"Acosta","given":"Enrique"},{"family":"Miller","given":"Matthew S."}],"issued":{"date-parts":[["2018",10,8]]}}}],"schema":"https://github.com/citation-style-language/schema/raw/master/csl-citation.json"} </w:instrText>
      </w:r>
      <w:r w:rsidR="004836EE" w:rsidRPr="009B1B56">
        <w:fldChar w:fldCharType="separate"/>
      </w:r>
      <w:r w:rsidR="00684186">
        <w:rPr>
          <w:noProof/>
        </w:rPr>
        <w:t>(44)</w:t>
      </w:r>
      <w:r w:rsidR="004836EE" w:rsidRPr="009B1B56">
        <w:fldChar w:fldCharType="end"/>
      </w:r>
      <w:r w:rsidR="004836EE" w:rsidRPr="009B1B56">
        <w:t xml:space="preserve"> for more systematic sharing of single year-of-age in influenza surveillance data, standardization of sampling effort, and reporting of age-specific denominators, which could </w:t>
      </w:r>
      <w:r w:rsidR="00D87B0A" w:rsidRPr="009B1B56">
        <w:t xml:space="preserve">substantially boost </w:t>
      </w:r>
      <w:r w:rsidR="004836EE" w:rsidRPr="009B1B56">
        <w:t>the scientific community’s ability to link influenza's genetic and antigenic properties with epidemiological outcomes.</w:t>
      </w:r>
    </w:p>
    <w:p w14:paraId="311711EB" w14:textId="4038C7DA" w:rsidR="004836EE" w:rsidRDefault="004836EE" w:rsidP="009A11DF">
      <w:r w:rsidRPr="009B1B56">
        <w:t>Altogether, this analysis confirms that the b</w:t>
      </w:r>
      <w:r w:rsidR="00047F42">
        <w:t>urden</w:t>
      </w:r>
      <w:r w:rsidRPr="009B1B56">
        <w:t xml:space="preserve"> of H1N1 and H3N2 </w:t>
      </w:r>
      <w:r w:rsidR="00047F42">
        <w:t>is</w:t>
      </w:r>
      <w:r w:rsidR="00047F42" w:rsidRPr="009B1B56">
        <w:t xml:space="preserve"> </w:t>
      </w:r>
      <w:r w:rsidR="00012B52" w:rsidRPr="009B1B56">
        <w:t>shaped</w:t>
      </w:r>
      <w:r w:rsidRPr="009B1B56">
        <w:t xml:space="preserve"> by cohort-specific differences in childhood imprinting </w:t>
      </w:r>
      <w:r w:rsidRPr="009B1B56">
        <w:fldChar w:fldCharType="begin"/>
      </w:r>
      <w:r w:rsidR="00684186">
        <w:instrText xml:space="preserve"> ADDIN ZOTERO_ITEM CSL_CITATION {"citationID":"bnYmkCLe","properties":{"formattedCitation":"(8,11,12,45)","plainCitation":"(8,11,12,45)","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Pr="009B1B56">
        <w:fldChar w:fldCharType="separate"/>
      </w:r>
      <w:r w:rsidR="00684186">
        <w:rPr>
          <w:noProof/>
        </w:rPr>
        <w:t>(8,11,12,45)</w:t>
      </w:r>
      <w:r w:rsidRPr="009B1B56">
        <w:fldChar w:fldCharType="end"/>
      </w:r>
      <w:r w:rsidR="00A062FC" w:rsidRPr="009B1B56">
        <w:t xml:space="preserve">. The finding that such imprinting acts at the HA </w:t>
      </w:r>
      <w:r w:rsidR="00A062FC" w:rsidRPr="009B1B56">
        <w:lastRenderedPageBreak/>
        <w:t xml:space="preserve">or NA subtype-level </w:t>
      </w:r>
      <w:r w:rsidR="00047F42">
        <w:t>informs</w:t>
      </w:r>
      <w:r w:rsidR="00047F42" w:rsidRPr="009B1B56">
        <w:t xml:space="preserve"> </w:t>
      </w:r>
      <w:r w:rsidR="00A062FC" w:rsidRPr="009B1B56">
        <w:t xml:space="preserve">prediction of the future epidemiological impact of specific seasonal subtypes in high-risk elderly cohorts. </w:t>
      </w:r>
      <w:r w:rsidR="00781621" w:rsidRPr="009B1B56">
        <w:t>T</w:t>
      </w:r>
      <w:r w:rsidR="00A062FC" w:rsidRPr="009B1B56">
        <w:t xml:space="preserve">he lack of support for broader, HA group-level imprinting effects highlights the difficulty of </w:t>
      </w:r>
      <w:r w:rsidR="00012B52" w:rsidRPr="009B1B56">
        <w:t>deploying</w:t>
      </w:r>
      <w:r w:rsidR="00A062FC" w:rsidRPr="009B1B56">
        <w:t xml:space="preserve"> broadly protective </w:t>
      </w:r>
      <w:r w:rsidR="00012B52" w:rsidRPr="009B1B56">
        <w:t xml:space="preserve">memory </w:t>
      </w:r>
      <w:r w:rsidR="00A062FC" w:rsidRPr="009B1B56">
        <w:t>B cell responses against familiar, seasonal strains. Overall, these findings further our understanding of how</w:t>
      </w:r>
      <w:r w:rsidR="00047F42">
        <w:t xml:space="preserve"> antigenic</w:t>
      </w:r>
      <w:r w:rsidR="00A062FC" w:rsidRPr="009B1B56">
        <w:t xml:space="preserve"> </w:t>
      </w:r>
      <w:r w:rsidR="00047F42">
        <w:t>seniority</w:t>
      </w:r>
      <w:r w:rsidR="00A062FC" w:rsidRPr="009B1B56">
        <w:t xml:space="preserve"> shapes cohort-specific risk during epidemics. The fact that elderly cohorts show relatively weak immune protection against H3N2, even after living through decades of seasonal exposure to or vaccination against H3N2, suggests that </w:t>
      </w:r>
      <w:r w:rsidR="00A062FC" w:rsidRPr="007C7EBE">
        <w:t xml:space="preserve">antibody responses acquired in adulthood do not provide the same strength of immune protection as responses primed in childhood. </w:t>
      </w:r>
      <w:commentRangeStart w:id="7"/>
      <w:r w:rsidR="007C7EBE" w:rsidRPr="007C7EBE">
        <w:t>Immunological experiments that consider multiple viral exposures, and cohort studies, in which individual histories of influenza infection are tracked from birth, promise to illuminate how B cell and T cell memory develops across a series of early life exposures. In particular, these studies may provide clearer insights that epidemiological surveillance data into which influenza antigens, epitopes and immune effectors play the greatest role in immune imprinting, and how quickly subtype-specific biases become entrenched across the first or the first few exposures.</w:t>
      </w:r>
      <w:r w:rsidR="00587D55" w:rsidRPr="007C7EBE">
        <w:t xml:space="preserve"> </w:t>
      </w:r>
      <w:commentRangeEnd w:id="7"/>
      <w:r w:rsidR="007C7EBE">
        <w:rPr>
          <w:rStyle w:val="CommentReference"/>
        </w:rPr>
        <w:commentReference w:id="7"/>
      </w:r>
    </w:p>
    <w:p w14:paraId="1254DE8C" w14:textId="77777777" w:rsidR="006E09A5" w:rsidRPr="009B1B56" w:rsidRDefault="006E09A5" w:rsidP="009A11DF"/>
    <w:p w14:paraId="5D172509" w14:textId="77777777" w:rsidR="004836EE" w:rsidRPr="009B1B56" w:rsidRDefault="004836EE" w:rsidP="004836EE">
      <w:pPr>
        <w:pStyle w:val="Heading1"/>
      </w:pPr>
      <w:r w:rsidRPr="009B1B56">
        <w:t>Methods</w:t>
      </w:r>
    </w:p>
    <w:p w14:paraId="3C1A08FB" w14:textId="77777777" w:rsidR="004836EE" w:rsidRPr="009B1B56" w:rsidRDefault="004836EE" w:rsidP="004836EE">
      <w:pPr>
        <w:pStyle w:val="Heading2"/>
      </w:pPr>
      <w:r w:rsidRPr="009B1B56">
        <w:t>Estimation of age from birth year in ADHS data</w:t>
      </w:r>
    </w:p>
    <w:p w14:paraId="4DD75F79" w14:textId="2C6CB29B" w:rsidR="004836EE" w:rsidRPr="009B1B56" w:rsidRDefault="004836EE" w:rsidP="004836EE">
      <w:r w:rsidRPr="009B1B56">
        <w:t xml:space="preserve">The ADHS data contained three variables, influenza season, birth year and confirmed subtype. For most cases, birth year was extracted directly from the reported date of birth in patient medical records, but age was not known. </w:t>
      </w:r>
      <w:r w:rsidR="003B5F3D">
        <w:t>W</w:t>
      </w:r>
      <w:r w:rsidRPr="009B1B56">
        <w:t>e estimated patient age at the time case observation using the formula [year of observation]</w:t>
      </w:r>
      <w:proofErr w:type="gramStart"/>
      <w:r w:rsidRPr="009B1B56">
        <w:t>-[</w:t>
      </w:r>
      <w:proofErr w:type="gramEnd"/>
      <w:r w:rsidRPr="009B1B56">
        <w:t xml:space="preserve">birth year]. To ensure that the minimum estimated age was 0, the second year in the influenza season of case observation was considered the calendar year of observation (e.g. 2013 for the 2012-2013 season). </w:t>
      </w:r>
    </w:p>
    <w:p w14:paraId="6FEDF9FB" w14:textId="77777777" w:rsidR="004836EE" w:rsidRPr="009B1B56" w:rsidRDefault="004836EE" w:rsidP="00DE166F">
      <w:pPr>
        <w:ind w:firstLine="0"/>
      </w:pPr>
    </w:p>
    <w:p w14:paraId="179C1589" w14:textId="77777777" w:rsidR="004836EE" w:rsidRPr="009B1B56" w:rsidRDefault="004836EE" w:rsidP="004836EE">
      <w:pPr>
        <w:pStyle w:val="Heading2"/>
      </w:pPr>
      <w:r w:rsidRPr="009B1B56">
        <w:t>Splines</w:t>
      </w:r>
    </w:p>
    <w:p w14:paraId="1BB4B1A3" w14:textId="4E55089B" w:rsidR="00DE166F" w:rsidRPr="009B1B56" w:rsidRDefault="004836EE" w:rsidP="004836EE">
      <w:r w:rsidRPr="009B1B56">
        <w:lastRenderedPageBreak/>
        <w:t xml:space="preserve">In </w:t>
      </w:r>
      <w:r w:rsidRPr="009B1B56">
        <w:rPr>
          <w:rStyle w:val="SubtitleChar"/>
        </w:rPr>
        <w:t>Figure 2</w:t>
      </w:r>
      <w:r w:rsidRPr="009B1B56">
        <w:t xml:space="preserve">, smoothing splines were fit to aid visual interpretation of noisy data. We fit splines using the command </w:t>
      </w:r>
      <w:proofErr w:type="spellStart"/>
      <w:proofErr w:type="gramStart"/>
      <w:r w:rsidRPr="009B1B56">
        <w:rPr>
          <w:i/>
        </w:rPr>
        <w:t>smooth.spline</w:t>
      </w:r>
      <w:proofErr w:type="spellEnd"/>
      <w:proofErr w:type="gramEnd"/>
      <w:r w:rsidRPr="009B1B56">
        <w:rPr>
          <w:i/>
        </w:rPr>
        <w:t>(x = AGE, y = FRACTIONS, spar = 0.8)</w:t>
      </w:r>
      <w:r w:rsidRPr="009B1B56">
        <w:t xml:space="preserve"> in R version 3.5.0. Variables </w:t>
      </w:r>
      <w:r w:rsidRPr="009B1B56">
        <w:rPr>
          <w:i/>
        </w:rPr>
        <w:t>AGE</w:t>
      </w:r>
      <w:r w:rsidRPr="009B1B56">
        <w:t xml:space="preserve"> and </w:t>
      </w:r>
      <w:r w:rsidRPr="009B1B56">
        <w:rPr>
          <w:i/>
        </w:rPr>
        <w:t>FRACTIONS</w:t>
      </w:r>
      <w:r w:rsidRPr="009B1B56">
        <w:t xml:space="preserve"> were </w:t>
      </w:r>
      <w:proofErr w:type="gramStart"/>
      <w:r w:rsidRPr="009B1B56">
        <w:t>vectors</w:t>
      </w:r>
      <w:proofErr w:type="gramEnd"/>
      <w:r w:rsidRPr="009B1B56">
        <w:t xml:space="preserve"> whose entries represented single years of age, and the fraction of cases observed in the corresponding age group. The smoothing parameter 0.8 was chosen to provide a visually smooth fit. Alternative smoothing parameter choices (0.6 &amp; 1.0) are shown in </w:t>
      </w:r>
      <w:r w:rsidRPr="009B1B56">
        <w:rPr>
          <w:rStyle w:val="SubtitleChar"/>
          <w:shd w:val="clear" w:color="auto" w:fill="auto"/>
        </w:rPr>
        <w:t xml:space="preserve">Figs. </w:t>
      </w:r>
      <w:r w:rsidR="00954FDA">
        <w:rPr>
          <w:rStyle w:val="SubtitleChar"/>
          <w:shd w:val="clear" w:color="auto" w:fill="auto"/>
        </w:rPr>
        <w:t>S1-S2</w:t>
      </w:r>
      <w:r w:rsidRPr="009B1B56">
        <w:t>. Although the choice of smoothing parameter changed the shape of each fitted spline, qualitative differences between splines fitted to H1N1 or H3N2 were robust.</w:t>
      </w:r>
    </w:p>
    <w:p w14:paraId="575F52E2" w14:textId="77777777" w:rsidR="004836EE" w:rsidRPr="009B1B56" w:rsidRDefault="004836EE" w:rsidP="003B5F3D"/>
    <w:p w14:paraId="7EFB81F0" w14:textId="77777777" w:rsidR="004836EE" w:rsidRPr="009B1B56" w:rsidRDefault="004836EE" w:rsidP="004836EE">
      <w:pPr>
        <w:pStyle w:val="Heading2"/>
      </w:pPr>
      <w:r w:rsidRPr="009B1B56">
        <w:t>Model formulation</w:t>
      </w:r>
    </w:p>
    <w:p w14:paraId="11B4CC3A" w14:textId="43D2A9E1" w:rsidR="004836EE" w:rsidRDefault="004836EE" w:rsidP="004836EE">
      <w:r w:rsidRPr="009B1B56">
        <w:t xml:space="preserve">For each unique country and season in which cases were observed, define </w:t>
      </w:r>
      <w:r w:rsidRPr="009B1B56">
        <w:rPr>
          <w:i/>
        </w:rPr>
        <w:t xml:space="preserve">p </w:t>
      </w:r>
      <w:r w:rsidRPr="009B1B56">
        <w:t>as a vector whose entries</w:t>
      </w:r>
      <w:r w:rsidRPr="009B1B56">
        <w:rPr>
          <w:i/>
        </w:rPr>
        <w:t xml:space="preserve"> </w:t>
      </w:r>
      <w:r w:rsidRPr="009B1B56">
        <w:t xml:space="preserve">represent the expected probability that a randomly drawn H1N1 or a randomly drawn H3N2 case was observed in an individual of age </w:t>
      </w:r>
      <w:r w:rsidRPr="009B1B56">
        <w:rPr>
          <w:i/>
        </w:rPr>
        <w:t>a</w:t>
      </w:r>
      <w:r w:rsidRPr="009B1B56">
        <w:t xml:space="preserve">. Each model defined, </w:t>
      </w:r>
      <w:r w:rsidRPr="009B1B56">
        <w:rPr>
          <w:i/>
        </w:rPr>
        <w:t xml:space="preserve">p </w:t>
      </w:r>
      <w:r w:rsidRPr="009B1B56">
        <w:t xml:space="preserve">as a linear combination of age-specific risk, birth year-specific risk (i.e. imprinting effects), and other medical history variables, and </w:t>
      </w:r>
      <w:r w:rsidRPr="009B1B56">
        <w:rPr>
          <w:i/>
        </w:rPr>
        <w:t xml:space="preserve">p </w:t>
      </w:r>
      <w:r w:rsidRPr="009B1B56">
        <w:t>took slightly different shapes for expected H1N1 and H3N2 case age distributions. All tested models were nested within the equation:</w:t>
      </w:r>
    </w:p>
    <w:p w14:paraId="03CC0185" w14:textId="77777777" w:rsidR="003B5F3D" w:rsidRPr="009B1B56" w:rsidRDefault="003B5F3D" w:rsidP="004836EE"/>
    <w:p w14:paraId="600B803F" w14:textId="50A035C1" w:rsidR="004836EE" w:rsidRPr="009B1B56" w:rsidRDefault="004836EE" w:rsidP="004836EE">
      <m:oMath>
        <m:r>
          <w:rPr>
            <w:rFonts w:ascii="Cambria Math" w:hAnsi="Cambria Math"/>
          </w:rPr>
          <m:t>p=A*</m:t>
        </m:r>
        <m:sSub>
          <m:sSubPr>
            <m:ctrlPr>
              <w:rPr>
                <w:rFonts w:ascii="Cambria Math" w:hAnsi="Cambria Math"/>
                <w:i/>
              </w:rPr>
            </m:ctrlPr>
          </m:sSubPr>
          <m:e>
            <m:r>
              <m:rPr>
                <m:sty m:val="bi"/>
              </m:rPr>
              <w:rPr>
                <w:rFonts w:ascii="Cambria Math" w:hAnsi="Cambria Math"/>
              </w:rPr>
              <m:t>1</m:t>
            </m:r>
          </m:e>
          <m:sub>
            <m:r>
              <w:rPr>
                <w:rFonts w:ascii="Cambria Math" w:hAnsi="Cambria Math"/>
              </w:rPr>
              <m:t>H1N1</m:t>
            </m:r>
          </m:sub>
        </m:sSub>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H1N1</m:t>
                </m:r>
              </m:sub>
            </m:sSub>
          </m:e>
        </m:d>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H3N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3N2</m:t>
            </m:r>
          </m:sub>
        </m:sSub>
        <m:r>
          <w:rPr>
            <w:rFonts w:ascii="Cambria Math" w:hAnsi="Cambria Math"/>
          </w:rPr>
          <m:t>)</m:t>
        </m:r>
      </m:oMath>
      <w:r w:rsidRPr="009B1B56">
        <w:tab/>
      </w:r>
      <w:r w:rsidRPr="009B1B56">
        <w:tab/>
      </w:r>
      <w:r w:rsidR="004A7534">
        <w:tab/>
      </w:r>
      <w:r w:rsidR="004A7534">
        <w:tab/>
      </w:r>
      <w:r w:rsidR="004A7534">
        <w:tab/>
      </w:r>
      <w:r w:rsidR="004A7534">
        <w:tab/>
      </w:r>
      <w:r w:rsidR="003B5F3D">
        <w:rPr>
          <w:b/>
        </w:rPr>
        <w:t>1</w:t>
      </w:r>
    </w:p>
    <w:p w14:paraId="3443CD0D" w14:textId="77777777" w:rsidR="004836EE" w:rsidRPr="009B1B56" w:rsidRDefault="004836EE" w:rsidP="004836EE"/>
    <w:p w14:paraId="281E2F3C" w14:textId="77777777" w:rsidR="004836EE" w:rsidRPr="009B1B56" w:rsidRDefault="004836EE" w:rsidP="004836EE">
      <w:r w:rsidRPr="009B1B56">
        <w:t xml:space="preserve">To include risk factors that only modulated risk from one subtype, we included indicator functions </w:t>
      </w:r>
      <w:r w:rsidRPr="009B1B56">
        <w:rPr>
          <w:b/>
          <w:i/>
        </w:rPr>
        <w:t>1</w:t>
      </w:r>
      <w:r w:rsidRPr="009B1B56">
        <w:rPr>
          <w:b/>
          <w:i/>
          <w:vertAlign w:val="subscript"/>
        </w:rPr>
        <w:t>H1N1</w:t>
      </w:r>
      <w:r w:rsidRPr="009B1B56">
        <w:t xml:space="preserve"> and </w:t>
      </w:r>
      <w:r w:rsidRPr="009B1B56">
        <w:rPr>
          <w:b/>
          <w:i/>
        </w:rPr>
        <w:t>1</w:t>
      </w:r>
      <w:r w:rsidRPr="009B1B56">
        <w:rPr>
          <w:b/>
          <w:i/>
          <w:vertAlign w:val="subscript"/>
        </w:rPr>
        <w:t>H3N2</w:t>
      </w:r>
      <w:r w:rsidRPr="009B1B56">
        <w:t xml:space="preserve">, which took value 1 if </w:t>
      </w:r>
      <w:r w:rsidRPr="009B1B56">
        <w:rPr>
          <w:i/>
        </w:rPr>
        <w:t xml:space="preserve">p </w:t>
      </w:r>
      <w:r w:rsidRPr="009B1B56">
        <w:t xml:space="preserve">described the expected age distribution of H1N1 or H3N2 cases, respectively, and 0 otherwise. </w:t>
      </w:r>
    </w:p>
    <w:p w14:paraId="644BAE00" w14:textId="77777777" w:rsidR="002879F6" w:rsidRPr="009B1B56" w:rsidRDefault="002879F6" w:rsidP="009A11DF">
      <w:pPr>
        <w:ind w:firstLine="0"/>
      </w:pPr>
    </w:p>
    <w:p w14:paraId="4D4E3933" w14:textId="77777777" w:rsidR="004836EE" w:rsidRPr="009B1B56" w:rsidRDefault="004836EE" w:rsidP="004836EE">
      <w:pPr>
        <w:pStyle w:val="Heading3"/>
      </w:pPr>
      <w:r w:rsidRPr="009B1B56">
        <w:t>Age-specific risk (A)</w:t>
      </w:r>
    </w:p>
    <w:p w14:paraId="4CF52548" w14:textId="6BC4C5BB" w:rsidR="004836EE" w:rsidRDefault="004836EE" w:rsidP="004836EE">
      <w:r w:rsidRPr="009B1B56">
        <w:t xml:space="preserve">Age-specific risk was defined as a step function, in which relative risk was fixed to value 1 in an arbitrarily chosen age bin, and then </w:t>
      </w:r>
      <w:r w:rsidRPr="009B1B56">
        <w:rPr>
          <w:i/>
        </w:rPr>
        <w:t>z</w:t>
      </w:r>
      <w:r w:rsidRPr="009B1B56">
        <w:t xml:space="preserve">-1 free parameters, denoted </w:t>
      </w:r>
      <w:r w:rsidRPr="009B1B56">
        <w:rPr>
          <w:i/>
        </w:rPr>
        <w:t>r</w:t>
      </w:r>
      <w:r w:rsidRPr="009B1B56">
        <w:rPr>
          <w:vertAlign w:val="subscript"/>
        </w:rPr>
        <w:t>2</w:t>
      </w:r>
      <w:r w:rsidRPr="009B1B56">
        <w:t xml:space="preserve"> to </w:t>
      </w:r>
      <w:proofErr w:type="spellStart"/>
      <w:r w:rsidRPr="009B1B56">
        <w:rPr>
          <w:i/>
        </w:rPr>
        <w:t>r</w:t>
      </w:r>
      <w:r w:rsidRPr="009B1B56">
        <w:rPr>
          <w:i/>
          <w:vertAlign w:val="subscript"/>
        </w:rPr>
        <w:t>z</w:t>
      </w:r>
      <w:proofErr w:type="spellEnd"/>
      <w:r w:rsidRPr="009B1B56">
        <w:t xml:space="preserve">, were fit to describe relative risk in all other age bins. Below, </w:t>
      </w:r>
      <w:r w:rsidRPr="009B1B56">
        <w:rPr>
          <w:b/>
          <w:i/>
        </w:rPr>
        <w:t>1</w:t>
      </w:r>
      <w:proofErr w:type="gramStart"/>
      <w:r w:rsidRPr="009B1B56">
        <w:rPr>
          <w:b/>
          <w:i/>
          <w:vertAlign w:val="subscript"/>
        </w:rPr>
        <w:t xml:space="preserve">i  </w:t>
      </w:r>
      <w:r w:rsidRPr="009B1B56">
        <w:t>are</w:t>
      </w:r>
      <w:proofErr w:type="gramEnd"/>
      <w:r w:rsidRPr="009B1B56">
        <w:t xml:space="preserve"> indicator functions specifying whether each vector entry is a member </w:t>
      </w:r>
      <w:r w:rsidRPr="009B1B56">
        <w:lastRenderedPageBreak/>
        <w:t xml:space="preserve">of age bin </w:t>
      </w:r>
      <w:proofErr w:type="spellStart"/>
      <w:r w:rsidRPr="009B1B56">
        <w:rPr>
          <w:i/>
        </w:rPr>
        <w:t>i</w:t>
      </w:r>
      <w:proofErr w:type="spellEnd"/>
      <w:r w:rsidRPr="009B1B56">
        <w:rPr>
          <w:i/>
        </w:rPr>
        <w:t>.</w:t>
      </w:r>
      <w:r w:rsidRPr="009B1B56">
        <w:t xml:space="preserve"> To obtain the predicted fraction of cases observed in each single year of age, we normalized the risk distribution so that predicted risk across all age groups summed to 1.</w:t>
      </w:r>
    </w:p>
    <w:p w14:paraId="76E289A5" w14:textId="77777777" w:rsidR="003B5F3D" w:rsidRPr="009B1B56" w:rsidRDefault="003B5F3D" w:rsidP="004836EE"/>
    <w:p w14:paraId="7BBE7A84" w14:textId="76DF2DDD" w:rsidR="004A7534" w:rsidRPr="009B1B56" w:rsidRDefault="004836EE" w:rsidP="003B5F3D">
      <m:oMath>
        <m:r>
          <w:rPr>
            <w:rFonts w:ascii="Cambria Math" w:hAnsi="Cambria Math"/>
          </w:rPr>
          <m:t>A=norm(</m:t>
        </m:r>
        <m:sSub>
          <m:sSubPr>
            <m:ctrlPr>
              <w:rPr>
                <w:rFonts w:ascii="Cambria Math" w:hAnsi="Cambria Math"/>
                <w:i/>
              </w:rPr>
            </m:ctrlPr>
          </m:sSubPr>
          <m:e>
            <m:r>
              <m:rPr>
                <m:sty m:val="bi"/>
              </m:rPr>
              <w:rPr>
                <w:rFonts w:ascii="Cambria Math" w:hAnsi="Cambria Math"/>
              </w:rPr>
              <m:t>1</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z</m:t>
            </m:r>
          </m:sub>
        </m:sSub>
        <m:sSub>
          <m:sSubPr>
            <m:ctrlPr>
              <w:rPr>
                <w:rFonts w:ascii="Cambria Math" w:hAnsi="Cambria Math"/>
                <w:i/>
              </w:rPr>
            </m:ctrlPr>
          </m:sSubPr>
          <m:e>
            <m:r>
              <w:rPr>
                <w:rFonts w:ascii="Cambria Math" w:hAnsi="Cambria Math"/>
              </w:rPr>
              <m:t>r</m:t>
            </m:r>
          </m:e>
          <m:sub>
            <m:r>
              <w:rPr>
                <w:rFonts w:ascii="Cambria Math" w:hAnsi="Cambria Math"/>
              </w:rPr>
              <m:t>z</m:t>
            </m:r>
          </m:sub>
        </m:sSub>
        <m:r>
          <m:rPr>
            <m:sty m:val="bi"/>
          </m:rPr>
          <w:rPr>
            <w:rFonts w:ascii="Cambria Math" w:hAnsi="Cambria Math"/>
          </w:rPr>
          <m:t>)</m:t>
        </m:r>
      </m:oMath>
      <w:r w:rsidRPr="009B1B56">
        <w:rPr>
          <w:b/>
        </w:rPr>
        <w:tab/>
      </w:r>
      <w:r w:rsidRPr="009B1B56">
        <w:rPr>
          <w:b/>
        </w:rPr>
        <w:tab/>
      </w:r>
      <w:r w:rsidRPr="009B1B56">
        <w:rPr>
          <w:b/>
        </w:rPr>
        <w:tab/>
      </w:r>
      <w:r w:rsidRPr="009B1B56">
        <w:rPr>
          <w:b/>
        </w:rPr>
        <w:tab/>
      </w:r>
      <w:r w:rsidRPr="009B1B56">
        <w:rPr>
          <w:b/>
        </w:rPr>
        <w:tab/>
      </w:r>
      <w:r w:rsidRPr="009B1B56">
        <w:rPr>
          <w:b/>
        </w:rPr>
        <w:tab/>
      </w:r>
      <w:r w:rsidR="003B5F3D">
        <w:rPr>
          <w:b/>
        </w:rPr>
        <w:t>2</w:t>
      </w:r>
    </w:p>
    <w:p w14:paraId="6013BAD3" w14:textId="77777777" w:rsidR="004836EE" w:rsidRPr="009B1B56" w:rsidRDefault="004836EE" w:rsidP="00DE166F">
      <w:pPr>
        <w:ind w:firstLine="0"/>
      </w:pPr>
    </w:p>
    <w:p w14:paraId="6FF31355" w14:textId="3040B32A" w:rsidR="004836EE" w:rsidRPr="009B1B56" w:rsidRDefault="004836EE" w:rsidP="004836EE">
      <w:pPr>
        <w:pStyle w:val="Heading3"/>
      </w:pPr>
      <w:r w:rsidRPr="009B1B56">
        <w:t xml:space="preserve">Imprinting (I) </w:t>
      </w:r>
    </w:p>
    <w:p w14:paraId="44D08984" w14:textId="6FFBF727" w:rsidR="004A7534" w:rsidRPr="004A7534" w:rsidRDefault="004836EE" w:rsidP="004836EE">
      <w:r w:rsidRPr="009B1B56">
        <w:t xml:space="preserve">An indicator function defined whether a given prediction vector described risk of confirmed H1N1 or H3N2 infection. </w:t>
      </w:r>
      <w:r w:rsidR="004A7534">
        <w:t>Let</w:t>
      </w:r>
      <w:r w:rsidRPr="009B1B56">
        <w:t xml:space="preserve"> </w:t>
      </w:r>
      <w:proofErr w:type="spellStart"/>
      <w:r w:rsidRPr="009B1B56">
        <w:rPr>
          <w:i/>
        </w:rPr>
        <w:t>f</w:t>
      </w:r>
      <w:r w:rsidRPr="009B1B56">
        <w:rPr>
          <w:i/>
          <w:vertAlign w:val="subscript"/>
        </w:rPr>
        <w:t>IHxNy</w:t>
      </w:r>
      <w:proofErr w:type="spellEnd"/>
      <w:r w:rsidRPr="009B1B56">
        <w:rPr>
          <w:i/>
        </w:rPr>
        <w:t xml:space="preserve"> </w:t>
      </w:r>
      <w:r w:rsidRPr="009B1B56">
        <w:t>be vectors describing the fraction of cases of each</w:t>
      </w:r>
      <w:r w:rsidR="00DE166F">
        <w:t xml:space="preserve"> birth year</w:t>
      </w:r>
      <w:r w:rsidRPr="009B1B56">
        <w:t xml:space="preserve"> that were protected against strain </w:t>
      </w:r>
      <w:proofErr w:type="spellStart"/>
      <w:r w:rsidRPr="009B1B56">
        <w:rPr>
          <w:i/>
        </w:rPr>
        <w:t>HxNy</w:t>
      </w:r>
      <w:proofErr w:type="spellEnd"/>
      <w:r w:rsidRPr="009B1B56">
        <w:t xml:space="preserve"> by their childhood imprinting. We defined </w:t>
      </w:r>
      <w:proofErr w:type="spellStart"/>
      <w:r w:rsidRPr="009B1B56">
        <w:rPr>
          <w:i/>
        </w:rPr>
        <w:t>r</w:t>
      </w:r>
      <w:r w:rsidRPr="009B1B56">
        <w:rPr>
          <w:i/>
          <w:vertAlign w:val="subscript"/>
        </w:rPr>
        <w:t>IHxNy</w:t>
      </w:r>
      <w:proofErr w:type="spellEnd"/>
      <w:r w:rsidRPr="009B1B56">
        <w:t xml:space="preserve"> as free parameters describing the risk of confirmed </w:t>
      </w:r>
      <w:proofErr w:type="spellStart"/>
      <w:r w:rsidRPr="009B1B56">
        <w:rPr>
          <w:i/>
        </w:rPr>
        <w:t>HxNy</w:t>
      </w:r>
      <w:proofErr w:type="spellEnd"/>
      <w:r w:rsidRPr="009B1B56">
        <w:t xml:space="preserve"> infection, given imprinting protection. Finally, </w:t>
      </w:r>
      <w:r w:rsidR="004A7534">
        <w:t>the factor</w:t>
      </w:r>
      <w:r w:rsidRPr="009B1B56">
        <w:t xml:space="preserve"> describing the effect of imprinting (I) </w:t>
      </w:r>
      <w:r w:rsidR="004A7534">
        <w:t>was</w:t>
      </w:r>
      <w:r w:rsidR="004A7534" w:rsidRPr="009B1B56">
        <w:t xml:space="preserve"> </w:t>
      </w:r>
      <w:r w:rsidRPr="009B1B56">
        <w:t>defined as:</w:t>
      </w:r>
    </w:p>
    <w:p w14:paraId="7925D7FC" w14:textId="77777777" w:rsidR="004836EE" w:rsidRPr="009B1B56" w:rsidRDefault="004836EE" w:rsidP="004A7534"/>
    <w:p w14:paraId="3BDBD71B" w14:textId="1847C5E2" w:rsidR="004836EE" w:rsidRPr="009B1B56" w:rsidRDefault="000D6FA9" w:rsidP="004836EE">
      <w:pPr>
        <w:rPr>
          <w:b/>
        </w:rPr>
      </w:pPr>
      <m:oMath>
        <m:sSub>
          <m:sSubPr>
            <m:ctrlPr>
              <w:rPr>
                <w:rFonts w:ascii="Cambria Math" w:hAnsi="Cambria Math"/>
                <w:i/>
              </w:rPr>
            </m:ctrlPr>
          </m:sSubPr>
          <m:e>
            <m:r>
              <w:rPr>
                <w:rFonts w:ascii="Cambria Math" w:hAnsi="Cambria Math"/>
              </w:rPr>
              <m:t>I</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HxNy</m:t>
            </m:r>
          </m:sub>
        </m:sSub>
        <m:sSub>
          <m:sSubPr>
            <m:ctrlPr>
              <w:rPr>
                <w:rFonts w:ascii="Cambria Math" w:hAnsi="Cambria Math"/>
                <w:i/>
              </w:rPr>
            </m:ctrlPr>
          </m:sSubPr>
          <m:e>
            <m:r>
              <w:rPr>
                <w:rFonts w:ascii="Cambria Math" w:hAnsi="Cambria Math"/>
              </w:rPr>
              <m:t>r</m:t>
            </m:r>
          </m:e>
          <m:sub>
            <m:r>
              <w:rPr>
                <w:rFonts w:ascii="Cambria Math" w:hAnsi="Cambria Math"/>
              </w:rPr>
              <m:t>IHxNy</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IHxNy</m:t>
            </m:r>
          </m:sub>
        </m:sSub>
        <m:r>
          <w:rPr>
            <w:rFonts w:ascii="Cambria Math" w:hAnsi="Cambria Math"/>
          </w:rPr>
          <m:t>)]</m:t>
        </m:r>
      </m:oMath>
      <w:r w:rsidR="004836EE" w:rsidRPr="009B1B56">
        <w:t xml:space="preserve"> </w:t>
      </w:r>
      <w:r w:rsidR="004836EE" w:rsidRPr="009B1B56">
        <w:tab/>
      </w:r>
      <w:r w:rsidR="004836EE" w:rsidRPr="009B1B56">
        <w:tab/>
      </w:r>
      <w:r w:rsidR="004836EE" w:rsidRPr="009B1B56">
        <w:tab/>
      </w:r>
      <w:r w:rsidR="004836EE" w:rsidRPr="009B1B56">
        <w:tab/>
      </w:r>
      <w:r w:rsidR="004836EE" w:rsidRPr="009B1B56">
        <w:tab/>
      </w:r>
      <w:r w:rsidR="003B5F3D">
        <w:rPr>
          <w:b/>
        </w:rPr>
        <w:t>3</w:t>
      </w:r>
    </w:p>
    <w:p w14:paraId="73394462" w14:textId="3C9A0525" w:rsidR="009A11DF" w:rsidRPr="009B1B56" w:rsidRDefault="004836EE" w:rsidP="004A7534">
      <w:r w:rsidRPr="009B1B56">
        <w:tab/>
      </w:r>
    </w:p>
    <w:p w14:paraId="2A1EE0A6" w14:textId="77777777" w:rsidR="004836EE" w:rsidRPr="009B1B56" w:rsidRDefault="004836EE" w:rsidP="004836EE">
      <w:pPr>
        <w:pStyle w:val="Heading2"/>
      </w:pPr>
      <w:r w:rsidRPr="009B1B56">
        <w:t>Likelihood</w:t>
      </w:r>
    </w:p>
    <w:p w14:paraId="7D9D0A8E" w14:textId="47365733" w:rsidR="004836EE" w:rsidRDefault="004836EE" w:rsidP="004836EE">
      <w:r w:rsidRPr="009B1B56">
        <w:t xml:space="preserve">We used equations </w:t>
      </w:r>
      <w:r w:rsidR="003B5F3D">
        <w:t>1-3</w:t>
      </w:r>
      <w:r w:rsidRPr="009B1B56">
        <w:t xml:space="preserve"> to generate predicted case age distributions (</w:t>
      </w:r>
      <w:r w:rsidRPr="009B1B56">
        <w:rPr>
          <w:i/>
        </w:rPr>
        <w:t>p</w:t>
      </w:r>
      <w:r w:rsidRPr="009B1B56">
        <w:t xml:space="preserve">) for each influenza season (s) in which cases were observed in the data. Then, the likelihood was obtained as a product of multinomial densities across all seasons. If </w:t>
      </w:r>
      <w:r w:rsidRPr="009B1B56">
        <w:rPr>
          <w:i/>
        </w:rPr>
        <w:t>n</w:t>
      </w:r>
      <w:r w:rsidRPr="009B1B56">
        <w:rPr>
          <w:i/>
          <w:vertAlign w:val="subscript"/>
        </w:rPr>
        <w:t>s</w:t>
      </w:r>
      <w:r w:rsidRPr="009B1B56">
        <w:t xml:space="preserve"> represents the total number of cases observed in a given season, </w:t>
      </w:r>
      <w:r w:rsidRPr="009B1B56">
        <w:rPr>
          <w:i/>
        </w:rPr>
        <w:t>x</w:t>
      </w:r>
      <w:r w:rsidRPr="009B1B56">
        <w:rPr>
          <w:i/>
          <w:vertAlign w:val="subscript"/>
        </w:rPr>
        <w:t>0cs</w:t>
      </w:r>
      <w:r w:rsidRPr="009B1B56">
        <w:rPr>
          <w:i/>
        </w:rPr>
        <w:t>,…</w:t>
      </w:r>
      <w:proofErr w:type="spellStart"/>
      <w:r w:rsidRPr="009B1B56">
        <w:rPr>
          <w:i/>
        </w:rPr>
        <w:t>x</w:t>
      </w:r>
      <w:r w:rsidRPr="009B1B56">
        <w:rPr>
          <w:i/>
          <w:vertAlign w:val="subscript"/>
        </w:rPr>
        <w:t>mcs</w:t>
      </w:r>
      <w:proofErr w:type="spellEnd"/>
      <w:r w:rsidRPr="009B1B56">
        <w:rPr>
          <w:vertAlign w:val="subscript"/>
        </w:rPr>
        <w:t xml:space="preserve"> </w:t>
      </w:r>
      <w:r w:rsidRPr="009B1B56">
        <w:t xml:space="preserve">each represent the number of cases observed in each single year of age/single year of birth, and if </w:t>
      </w:r>
      <w:r w:rsidRPr="009B1B56">
        <w:rPr>
          <w:i/>
        </w:rPr>
        <w:t>p</w:t>
      </w:r>
      <w:r w:rsidRPr="009B1B56">
        <w:rPr>
          <w:i/>
          <w:vertAlign w:val="subscript"/>
        </w:rPr>
        <w:t>0cs</w:t>
      </w:r>
      <w:r w:rsidRPr="009B1B56">
        <w:rPr>
          <w:i/>
        </w:rPr>
        <w:t>…</w:t>
      </w:r>
      <w:proofErr w:type="spellStart"/>
      <w:r w:rsidRPr="009B1B56">
        <w:rPr>
          <w:i/>
        </w:rPr>
        <w:t>p</w:t>
      </w:r>
      <w:r w:rsidRPr="009B1B56">
        <w:rPr>
          <w:i/>
          <w:vertAlign w:val="subscript"/>
        </w:rPr>
        <w:t>mcs</w:t>
      </w:r>
      <w:proofErr w:type="spellEnd"/>
      <w:r w:rsidRPr="009B1B56">
        <w:t xml:space="preserve"> each represent entries in the model’s predicted age/birth year-distribution of cases, then the likelihood is given by: </w:t>
      </w:r>
    </w:p>
    <w:p w14:paraId="5020FD73" w14:textId="77777777" w:rsidR="003B5F3D" w:rsidRPr="009B1B56" w:rsidRDefault="003B5F3D" w:rsidP="004836EE"/>
    <w:p w14:paraId="0CAAEA04" w14:textId="0AE2962E" w:rsidR="004836EE" w:rsidRPr="009B1B56" w:rsidRDefault="004836EE" w:rsidP="004836EE">
      <m:oMath>
        <m:r>
          <m:rPr>
            <m:scr m:val="script"/>
          </m:rPr>
          <w:rPr>
            <w:rFonts w:ascii="Cambria Math" w:hAnsi="Cambria Math"/>
          </w:rPr>
          <m:t>L=</m:t>
        </m:r>
        <m:nary>
          <m:naryPr>
            <m:chr m:val="∏"/>
            <m:limLoc m:val="undOvr"/>
            <m:supHide m:val="1"/>
            <m:ctrlPr>
              <w:rPr>
                <w:rFonts w:ascii="Cambria Math" w:hAnsi="Cambria Math"/>
                <w:i/>
              </w:rPr>
            </m:ctrlPr>
          </m:naryPr>
          <m:sub>
            <m:r>
              <w:rPr>
                <w:rFonts w:ascii="Cambria Math" w:hAnsi="Cambria Math"/>
              </w:rPr>
              <m:t>c</m:t>
            </m:r>
          </m:sub>
          <m:sup/>
          <m:e>
            <m:nary>
              <m:naryPr>
                <m:chr m:val="∏"/>
                <m:limLoc m:val="undOvr"/>
                <m:supHide m:val="1"/>
                <m:ctrlPr>
                  <w:rPr>
                    <w:rFonts w:ascii="Cambria Math" w:hAnsi="Cambria Math"/>
                    <w:i/>
                  </w:rPr>
                </m:ctrlPr>
              </m:naryPr>
              <m:sub>
                <m:r>
                  <w:rPr>
                    <w:rFonts w:ascii="Cambria Math" w:hAnsi="Cambria Math"/>
                  </w:rPr>
                  <m:t>s</m:t>
                </m:r>
              </m:sub>
              <m:sup/>
              <m:e>
                <m:nary>
                  <m:naryPr>
                    <m:chr m:val="∏"/>
                    <m:limLoc m:val="undOvr"/>
                    <m:supHide m:val="1"/>
                    <m:ctrlPr>
                      <w:rPr>
                        <w:rFonts w:ascii="Cambria Math" w:hAnsi="Cambria Math"/>
                        <w:i/>
                      </w:rPr>
                    </m:ctrlPr>
                  </m:naryPr>
                  <m:sub>
                    <m:r>
                      <w:rPr>
                        <w:rFonts w:ascii="Cambria Math" w:hAnsi="Cambria Math"/>
                      </w:rPr>
                      <m:t>s</m:t>
                    </m:r>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num>
                      <m:den>
                        <m:sSub>
                          <m:sSubPr>
                            <m:ctrlPr>
                              <w:rPr>
                                <w:rFonts w:ascii="Cambria Math" w:hAnsi="Cambria Math"/>
                                <w:i/>
                              </w:rPr>
                            </m:ctrlPr>
                          </m:sSubPr>
                          <m:e>
                            <m:r>
                              <w:rPr>
                                <w:rFonts w:ascii="Cambria Math" w:hAnsi="Cambria Math"/>
                              </w:rPr>
                              <m:t>x</m:t>
                            </m:r>
                          </m:e>
                          <m:sub>
                            <m:r>
                              <w:rPr>
                                <w:rFonts w:ascii="Cambria Math" w:hAnsi="Cambria Math"/>
                              </w:rPr>
                              <m:t>0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s!</m:t>
                            </m:r>
                          </m:sub>
                        </m:sSub>
                      </m:den>
                    </m:f>
                    <m:sSubSup>
                      <m:sSubSupPr>
                        <m:ctrlPr>
                          <w:rPr>
                            <w:rFonts w:ascii="Cambria Math" w:hAnsi="Cambria Math"/>
                            <w:i/>
                          </w:rPr>
                        </m:ctrlPr>
                      </m:sSubSupPr>
                      <m:e>
                        <m:r>
                          <w:rPr>
                            <w:rFonts w:ascii="Cambria Math" w:hAnsi="Cambria Math"/>
                          </w:rPr>
                          <m:t>p</m:t>
                        </m:r>
                      </m:e>
                      <m:sub>
                        <m:r>
                          <w:rPr>
                            <w:rFonts w:ascii="Cambria Math" w:hAnsi="Cambria Math"/>
                          </w:rPr>
                          <m:t>0s</m:t>
                        </m:r>
                      </m:sub>
                      <m:sup>
                        <m:sSub>
                          <m:sSubPr>
                            <m:ctrlPr>
                              <w:rPr>
                                <w:rFonts w:ascii="Cambria Math" w:hAnsi="Cambria Math"/>
                                <w:i/>
                              </w:rPr>
                            </m:ctrlPr>
                          </m:sSubPr>
                          <m:e>
                            <m:r>
                              <w:rPr>
                                <w:rFonts w:ascii="Cambria Math" w:hAnsi="Cambria Math"/>
                              </w:rPr>
                              <m:t>x</m:t>
                            </m:r>
                          </m:e>
                          <m:sub>
                            <m:r>
                              <w:rPr>
                                <w:rFonts w:ascii="Cambria Math" w:hAnsi="Cambria Math"/>
                              </w:rPr>
                              <m:t>0s</m:t>
                            </m:r>
                          </m:sub>
                        </m:sSub>
                      </m:sup>
                    </m:sSubSup>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ms</m:t>
                        </m:r>
                      </m:sub>
                      <m:sup>
                        <m:sSub>
                          <m:sSubPr>
                            <m:ctrlPr>
                              <w:rPr>
                                <w:rFonts w:ascii="Cambria Math" w:hAnsi="Cambria Math"/>
                                <w:i/>
                              </w:rPr>
                            </m:ctrlPr>
                          </m:sSubPr>
                          <m:e>
                            <m:r>
                              <w:rPr>
                                <w:rFonts w:ascii="Cambria Math" w:hAnsi="Cambria Math"/>
                              </w:rPr>
                              <m:t>x</m:t>
                            </m:r>
                          </m:e>
                          <m:sub>
                            <m:r>
                              <w:rPr>
                                <w:rFonts w:ascii="Cambria Math" w:hAnsi="Cambria Math"/>
                              </w:rPr>
                              <m:t>ms</m:t>
                            </m:r>
                          </m:sub>
                        </m:sSub>
                      </m:sup>
                    </m:sSubSup>
                  </m:e>
                </m:nary>
                <m:r>
                  <w:rPr>
                    <w:rFonts w:ascii="Cambria Math" w:hAnsi="Cambria Math"/>
                  </w:rPr>
                  <m:t xml:space="preserve"> </m:t>
                </m:r>
              </m:e>
            </m:nary>
          </m:e>
        </m:nary>
      </m:oMath>
      <w:r w:rsidR="003B5F3D">
        <w:tab/>
      </w:r>
      <w:r w:rsidR="003B5F3D">
        <w:tab/>
      </w:r>
      <w:r w:rsidR="003B5F3D">
        <w:tab/>
      </w:r>
      <w:r w:rsidR="003B5F3D">
        <w:tab/>
      </w:r>
      <w:r w:rsidR="003B5F3D">
        <w:tab/>
      </w:r>
      <w:r w:rsidR="003B5F3D">
        <w:tab/>
      </w:r>
      <w:r w:rsidR="003B5F3D">
        <w:tab/>
        <w:t>4</w:t>
      </w:r>
    </w:p>
    <w:p w14:paraId="13E05BD2" w14:textId="15824CD5" w:rsidR="004836EE" w:rsidRPr="009B1B56" w:rsidRDefault="004836EE" w:rsidP="000D6FA9"/>
    <w:p w14:paraId="212F3BE4" w14:textId="77777777" w:rsidR="004836EE" w:rsidRPr="009B1B56" w:rsidRDefault="004836EE" w:rsidP="004836EE">
      <w:pPr>
        <w:pStyle w:val="Heading2"/>
      </w:pPr>
      <w:r w:rsidRPr="009B1B56">
        <w:t>Model fitting and model comparison</w:t>
      </w:r>
    </w:p>
    <w:p w14:paraId="2C1960F0" w14:textId="55B42B76" w:rsidR="004836EE" w:rsidRPr="009B1B56" w:rsidRDefault="004836EE" w:rsidP="004836EE">
      <w:r w:rsidRPr="009B1B56">
        <w:lastRenderedPageBreak/>
        <w:t xml:space="preserve">We fit models containing all possible combinations of the above factors to influenza data from each unique country and season in the data. We simultaneously estimated all free parameter values using the </w:t>
      </w:r>
      <w:proofErr w:type="spellStart"/>
      <w:proofErr w:type="gramStart"/>
      <w:r w:rsidRPr="009B1B56">
        <w:t>optim</w:t>
      </w:r>
      <w:proofErr w:type="spellEnd"/>
      <w:r w:rsidRPr="009B1B56">
        <w:t>(</w:t>
      </w:r>
      <w:proofErr w:type="gramEnd"/>
      <w:r w:rsidRPr="009B1B56">
        <w:t xml:space="preserve">) function in R. We calculated likelihood profiles and 95% profile confidence intervals for each free parameter. Confidence intervals were defined using the method of likelihood ratios </w:t>
      </w:r>
      <w:r w:rsidRPr="009B1B56">
        <w:fldChar w:fldCharType="begin"/>
      </w:r>
      <w:r w:rsidR="00FA4207">
        <w:instrText xml:space="preserve"> ADDIN ZOTERO_ITEM CSL_CITATION {"citationID":"CtEoK6UA","properties":{"formattedCitation":"(31)","plainCitation":"(31)","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schema":"https://github.com/citation-style-language/schema/raw/master/csl-citation.json"} </w:instrText>
      </w:r>
      <w:r w:rsidRPr="009B1B56">
        <w:fldChar w:fldCharType="separate"/>
      </w:r>
      <w:r w:rsidR="00FA4207">
        <w:rPr>
          <w:noProof/>
        </w:rPr>
        <w:t>(31)</w:t>
      </w:r>
      <w:r w:rsidRPr="009B1B56">
        <w:fldChar w:fldCharType="end"/>
      </w:r>
      <w:r w:rsidRPr="009B1B56">
        <w:t>.</w:t>
      </w:r>
    </w:p>
    <w:p w14:paraId="626270EE" w14:textId="77777777" w:rsidR="003C2CBE" w:rsidRPr="009B1B56" w:rsidRDefault="003C2CBE" w:rsidP="00DE166F">
      <w:pPr>
        <w:ind w:firstLine="0"/>
      </w:pPr>
    </w:p>
    <w:p w14:paraId="33073479" w14:textId="77777777" w:rsidR="004836EE" w:rsidRPr="009B1B56" w:rsidRDefault="004836EE" w:rsidP="004836EE">
      <w:pPr>
        <w:pStyle w:val="Heading2"/>
      </w:pPr>
      <w:r w:rsidRPr="009B1B56">
        <w:t>Antigenic advance</w:t>
      </w:r>
    </w:p>
    <w:p w14:paraId="3674C340" w14:textId="7056D2A1" w:rsidR="004836EE" w:rsidRPr="009B1B56" w:rsidRDefault="004836EE" w:rsidP="004836EE">
      <w:r w:rsidRPr="009B1B56">
        <w:t xml:space="preserve">We obtained antigenic distance estimates from </w:t>
      </w:r>
      <w:proofErr w:type="spellStart"/>
      <w:r w:rsidRPr="009B1B56">
        <w:rPr>
          <w:i/>
        </w:rPr>
        <w:t>Nextstrain</w:t>
      </w:r>
      <w:proofErr w:type="spellEnd"/>
      <w:r w:rsidRPr="009B1B56">
        <w:rPr>
          <w:i/>
        </w:rPr>
        <w:t xml:space="preserve"> (nextstrain.org)</w:t>
      </w:r>
      <w:r w:rsidRPr="009B1B56">
        <w:fldChar w:fldCharType="begin"/>
      </w:r>
      <w:r w:rsidR="00684186">
        <w:instrText xml:space="preserve"> ADDIN ZOTERO_ITEM CSL_CITATION {"citationID":"2OaVV5xk","properties":{"formattedCitation":"(33,46)","plainCitation":"(33,46)","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instrText>
      </w:r>
      <w:r w:rsidRPr="009B1B56">
        <w:fldChar w:fldCharType="separate"/>
      </w:r>
      <w:r w:rsidR="00684186">
        <w:rPr>
          <w:noProof/>
        </w:rPr>
        <w:t>(33,46)</w:t>
      </w:r>
      <w:r w:rsidRPr="009B1B56">
        <w:fldChar w:fldCharType="end"/>
      </w:r>
      <w:r w:rsidRPr="009B1B56">
        <w:rPr>
          <w:i/>
        </w:rPr>
        <w:t xml:space="preserve">, </w:t>
      </w:r>
      <w:r w:rsidRPr="009B1B56">
        <w:t xml:space="preserve">and from source data </w:t>
      </w:r>
      <w:r w:rsidR="00DE166F">
        <w:t xml:space="preserve">from </w:t>
      </w:r>
      <w:r w:rsidRPr="009B1B56">
        <w:t xml:space="preserve">Figure 3 in Bedford et al. </w:t>
      </w:r>
      <w:r w:rsidRPr="009B1B56">
        <w:fldChar w:fldCharType="begin"/>
      </w:r>
      <w:r w:rsidR="00B767FC">
        <w:instrText xml:space="preserve"> ADDIN ZOTERO_ITEM CSL_CITATION {"citationID":"kafcQChY","properties":{"formattedCitation":"(35)","plainCitation":"(35)","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Pr="009B1B56">
        <w:fldChar w:fldCharType="separate"/>
      </w:r>
      <w:r w:rsidR="00B767FC">
        <w:rPr>
          <w:noProof/>
        </w:rPr>
        <w:t>(35)</w:t>
      </w:r>
      <w:r w:rsidRPr="009B1B56">
        <w:fldChar w:fldCharType="end"/>
      </w:r>
      <w:r w:rsidRPr="009B1B56">
        <w:t xml:space="preserve">. </w:t>
      </w:r>
      <w:proofErr w:type="spellStart"/>
      <w:r w:rsidRPr="009B1B56">
        <w:rPr>
          <w:i/>
        </w:rPr>
        <w:t>Nextstrain</w:t>
      </w:r>
      <w:proofErr w:type="spellEnd"/>
      <w:r w:rsidRPr="009B1B56">
        <w:rPr>
          <w:i/>
        </w:rPr>
        <w:t xml:space="preserve"> </w:t>
      </w:r>
      <w:r w:rsidRPr="009B1B56">
        <w:t xml:space="preserve">calculates antigenic distance using genetic data from GISAID </w:t>
      </w:r>
      <w:r w:rsidRPr="009B1B56">
        <w:fldChar w:fldCharType="begin"/>
      </w:r>
      <w:r w:rsidR="00684186">
        <w:instrText xml:space="preserve"> ADDIN ZOTERO_ITEM CSL_CITATION {"citationID":"JiKVmrhx","properties":{"formattedCitation":"(47)","plainCitation":"(47)","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instrText>
      </w:r>
      <w:r w:rsidRPr="009B1B56">
        <w:fldChar w:fldCharType="separate"/>
      </w:r>
      <w:r w:rsidR="00684186">
        <w:rPr>
          <w:noProof/>
        </w:rPr>
        <w:t>(47)</w:t>
      </w:r>
      <w:r w:rsidRPr="009B1B56">
        <w:fldChar w:fldCharType="end"/>
      </w:r>
      <w:r w:rsidRPr="009B1B56">
        <w:t xml:space="preserve">, and using methods described by </w:t>
      </w:r>
      <w:proofErr w:type="spellStart"/>
      <w:r w:rsidRPr="009B1B56">
        <w:t>Neher</w:t>
      </w:r>
      <w:proofErr w:type="spellEnd"/>
      <w:r w:rsidRPr="009B1B56">
        <w:t xml:space="preserve"> et al. </w:t>
      </w:r>
      <w:r w:rsidRPr="009B1B56">
        <w:fldChar w:fldCharType="begin"/>
      </w:r>
      <w:r w:rsidR="00B767FC">
        <w:instrText xml:space="preserve"> ADDIN ZOTERO_ITEM CSL_CITATION {"citationID":"ikAdC3KF","properties":{"formattedCitation":"(34)","plainCitation":"(34)","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Pr="009B1B56">
        <w:fldChar w:fldCharType="separate"/>
      </w:r>
      <w:r w:rsidR="00B767FC">
        <w:rPr>
          <w:noProof/>
        </w:rPr>
        <w:t>(34)</w:t>
      </w:r>
      <w:r w:rsidRPr="009B1B56">
        <w:fldChar w:fldCharType="end"/>
      </w:r>
      <w:r w:rsidRPr="009B1B56">
        <w:t>. We analyzed “</w:t>
      </w:r>
      <w:proofErr w:type="spellStart"/>
      <w:r w:rsidRPr="009B1B56">
        <w:t>CTiter</w:t>
      </w:r>
      <w:proofErr w:type="spellEnd"/>
      <w:r w:rsidRPr="009B1B56">
        <w:t xml:space="preserve">” estimates from </w:t>
      </w:r>
      <w:proofErr w:type="spellStart"/>
      <w:r w:rsidRPr="009B1B56">
        <w:rPr>
          <w:i/>
        </w:rPr>
        <w:t>Nextstrain</w:t>
      </w:r>
      <w:proofErr w:type="spellEnd"/>
      <w:r w:rsidRPr="009B1B56">
        <w:t xml:space="preserve">, which correspond to </w:t>
      </w:r>
      <w:proofErr w:type="spellStart"/>
      <w:r w:rsidRPr="009B1B56">
        <w:t>Neher</w:t>
      </w:r>
      <w:proofErr w:type="spellEnd"/>
      <w:r w:rsidRPr="009B1B56">
        <w:t xml:space="preserve"> et al.’s “tree model” method. </w:t>
      </w:r>
      <w:r w:rsidR="00DE166F">
        <w:t xml:space="preserve">We repeated analyses using estimates from the similar “substitution model” method to verify that our choice of antigenic distance metric did not meaningfully impact our results. </w:t>
      </w:r>
      <w:r w:rsidRPr="009B1B56">
        <w:t xml:space="preserve">Datasets from </w:t>
      </w:r>
      <w:proofErr w:type="spellStart"/>
      <w:r w:rsidRPr="009B1B56">
        <w:rPr>
          <w:i/>
        </w:rPr>
        <w:t>Nextstrain</w:t>
      </w:r>
      <w:proofErr w:type="spellEnd"/>
      <w:r w:rsidRPr="009B1B56">
        <w:rPr>
          <w:i/>
        </w:rPr>
        <w:t xml:space="preserve"> </w:t>
      </w:r>
      <w:r w:rsidRPr="009B1B56">
        <w:t xml:space="preserve">and Bedford et al. both contained redundant antigenic distance estimates for the H3N2 lineage, but only Bedford et al. analyzed the pre-2009 H1N1 lineage, and only </w:t>
      </w:r>
      <w:proofErr w:type="spellStart"/>
      <w:r w:rsidRPr="009B1B56">
        <w:rPr>
          <w:i/>
        </w:rPr>
        <w:t>Nextstrain</w:t>
      </w:r>
      <w:proofErr w:type="spellEnd"/>
      <w:r w:rsidRPr="009B1B56">
        <w:rPr>
          <w:i/>
        </w:rPr>
        <w:t xml:space="preserve"> </w:t>
      </w:r>
      <w:r w:rsidRPr="009B1B56">
        <w:t xml:space="preserve">data analyzed the post-2009 H1N1 lineage. The antigenic distance estimates reported by Bedford et al. were roughly proportional to those reported on </w:t>
      </w:r>
      <w:proofErr w:type="spellStart"/>
      <w:r w:rsidRPr="009B1B56">
        <w:rPr>
          <w:i/>
        </w:rPr>
        <w:t>Nextstrain</w:t>
      </w:r>
      <w:proofErr w:type="spellEnd"/>
      <w:r w:rsidRPr="009B1B56">
        <w:t xml:space="preserve">, but greater in absolute magnitude </w:t>
      </w:r>
      <w:r w:rsidRPr="009B1B56">
        <w:fldChar w:fldCharType="begin"/>
      </w:r>
      <w:r w:rsidR="00B767FC">
        <w:instrText xml:space="preserve"> ADDIN ZOTERO_ITEM CSL_CITATION {"citationID":"VykWZIyl","properties":{"formattedCitation":"(34)","plainCitation":"(34)","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Pr="009B1B56">
        <w:fldChar w:fldCharType="separate"/>
      </w:r>
      <w:r w:rsidR="00B767FC">
        <w:rPr>
          <w:noProof/>
        </w:rPr>
        <w:t>(34)</w:t>
      </w:r>
      <w:r w:rsidRPr="009B1B56">
        <w:fldChar w:fldCharType="end"/>
      </w:r>
      <w:r w:rsidRPr="009B1B56">
        <w:t xml:space="preserve">. To enable </w:t>
      </w:r>
      <w:r w:rsidR="003C2CBE">
        <w:t>visualization of</w:t>
      </w:r>
      <w:r w:rsidRPr="009B1B56">
        <w:t xml:space="preserve"> all three lineages on the same plot axes, we rescaled pre-2009 H1N1 estimates from Bedford et al. using the formula </w:t>
      </w:r>
      <w:proofErr w:type="spellStart"/>
      <w:r w:rsidRPr="009B1B56">
        <w:rPr>
          <w:i/>
        </w:rPr>
        <w:t>d</w:t>
      </w:r>
      <w:r w:rsidRPr="009B1B56">
        <w:rPr>
          <w:i/>
          <w:vertAlign w:val="subscript"/>
        </w:rPr>
        <w:t>Nextstrain</w:t>
      </w:r>
      <w:proofErr w:type="spellEnd"/>
      <w:r w:rsidRPr="009B1B56">
        <w:t xml:space="preserve"> = 0.47</w:t>
      </w:r>
      <w:r w:rsidRPr="009B1B56">
        <w:rPr>
          <w:i/>
        </w:rPr>
        <w:t>d</w:t>
      </w:r>
      <w:r w:rsidRPr="009B1B56">
        <w:rPr>
          <w:i/>
          <w:vertAlign w:val="subscript"/>
        </w:rPr>
        <w:t>Bedford</w:t>
      </w:r>
      <w:r w:rsidRPr="009B1B56">
        <w:t xml:space="preserve">. The scaling factor was chosen so that directly-comparable H3N2 distance estimates obtained using each method </w:t>
      </w:r>
      <w:r w:rsidR="003B5F3D">
        <w:t>spanned the same range</w:t>
      </w:r>
      <w:r w:rsidRPr="009B1B56">
        <w:t xml:space="preserve"> (</w:t>
      </w:r>
      <w:r w:rsidRPr="00DE166F">
        <w:rPr>
          <w:rStyle w:val="SubtitleChar"/>
          <w:shd w:val="clear" w:color="auto" w:fill="FFFF00"/>
        </w:rPr>
        <w:t>Fig. S</w:t>
      </w:r>
      <w:r w:rsidR="00954FDA">
        <w:rPr>
          <w:rStyle w:val="SubtitleChar"/>
          <w:shd w:val="clear" w:color="auto" w:fill="FFFF00"/>
        </w:rPr>
        <w:t>3</w:t>
      </w:r>
      <w:r w:rsidRPr="009B1B56">
        <w:t xml:space="preserve">). The </w:t>
      </w:r>
      <w:proofErr w:type="spellStart"/>
      <w:r w:rsidRPr="009B1B56">
        <w:rPr>
          <w:i/>
        </w:rPr>
        <w:t>Nextstrain</w:t>
      </w:r>
      <w:proofErr w:type="spellEnd"/>
      <w:r w:rsidRPr="009B1B56">
        <w:rPr>
          <w:i/>
        </w:rPr>
        <w:t xml:space="preserve"> </w:t>
      </w:r>
      <w:r w:rsidRPr="009B1B56">
        <w:t xml:space="preserve">data files used in this analysis are archived </w:t>
      </w:r>
      <w:r w:rsidR="0033629B" w:rsidRPr="009B1B56">
        <w:t>within our analysis code.</w:t>
      </w:r>
    </w:p>
    <w:p w14:paraId="3873380E" w14:textId="77777777" w:rsidR="004836EE" w:rsidRPr="009B1B56" w:rsidRDefault="004836EE" w:rsidP="004836EE"/>
    <w:p w14:paraId="373A47B4" w14:textId="77777777" w:rsidR="004836EE" w:rsidRPr="009B1B56" w:rsidRDefault="004836EE" w:rsidP="004836EE">
      <w:pPr>
        <w:pStyle w:val="Heading2"/>
      </w:pPr>
      <w:r w:rsidRPr="009B1B56">
        <w:t>Code and data availability</w:t>
      </w:r>
    </w:p>
    <w:p w14:paraId="314F1F54" w14:textId="1FD8AB88" w:rsidR="00F400FC" w:rsidRPr="009B1B56" w:rsidRDefault="004836EE" w:rsidP="002879F6">
      <w:r w:rsidRPr="009B1B56">
        <w:t xml:space="preserve">Code to perform all reported analyses and construct all plots is available </w:t>
      </w:r>
      <w:r w:rsidRPr="009B1B56">
        <w:rPr>
          <w:highlight w:val="yellow"/>
        </w:rPr>
        <w:t>\#\#HERE\#\#.</w:t>
      </w:r>
      <w:r w:rsidRPr="009B1B56">
        <w:t xml:space="preserve"> ADHS data is available as a supplementary data file. </w:t>
      </w:r>
    </w:p>
    <w:p w14:paraId="046DA995" w14:textId="605D8B69" w:rsidR="004C3BC8" w:rsidRPr="009B1B56" w:rsidRDefault="004C3BC8">
      <w:pPr>
        <w:spacing w:line="240" w:lineRule="auto"/>
        <w:ind w:firstLine="0"/>
      </w:pPr>
      <w:r w:rsidRPr="009B1B56">
        <w:br w:type="page"/>
      </w:r>
    </w:p>
    <w:p w14:paraId="54CA8014" w14:textId="75B05AEE" w:rsidR="0033629B" w:rsidRPr="009B1B56" w:rsidRDefault="0033629B" w:rsidP="004C3BC8">
      <w:pPr>
        <w:pStyle w:val="Heading1"/>
      </w:pPr>
      <w:r w:rsidRPr="009B1B56">
        <w:lastRenderedPageBreak/>
        <w:t>References</w:t>
      </w:r>
    </w:p>
    <w:p w14:paraId="1DF84A45" w14:textId="77777777" w:rsidR="00684186" w:rsidRPr="00684186" w:rsidRDefault="0033629B" w:rsidP="00684186">
      <w:pPr>
        <w:pStyle w:val="Bibliography"/>
      </w:pPr>
      <w:r w:rsidRPr="009B1B56">
        <w:fldChar w:fldCharType="begin"/>
      </w:r>
      <w:r w:rsidRPr="009B1B56">
        <w:instrText xml:space="preserve"> ADDIN ZOTERO_BIBL {"uncited":[],"omitted":[],"custom":[]} CSL_BIBLIOGRAPHY </w:instrText>
      </w:r>
      <w:r w:rsidRPr="009B1B56">
        <w:fldChar w:fldCharType="separate"/>
      </w:r>
      <w:r w:rsidR="00684186" w:rsidRPr="00684186">
        <w:t xml:space="preserve">1. </w:t>
      </w:r>
      <w:r w:rsidR="00684186" w:rsidRPr="00684186">
        <w:tab/>
        <w:t xml:space="preserve">Francis T. On the Doctrine of Original Antigenic Sin. Proc Am </w:t>
      </w:r>
      <w:proofErr w:type="spellStart"/>
      <w:r w:rsidR="00684186" w:rsidRPr="00684186">
        <w:t>Philos</w:t>
      </w:r>
      <w:proofErr w:type="spellEnd"/>
      <w:r w:rsidR="00684186" w:rsidRPr="00684186">
        <w:t xml:space="preserve"> Soc. 1960;104(6):572–8. </w:t>
      </w:r>
    </w:p>
    <w:p w14:paraId="5945F30F" w14:textId="77777777" w:rsidR="00684186" w:rsidRPr="00684186" w:rsidRDefault="00684186" w:rsidP="00684186">
      <w:pPr>
        <w:pStyle w:val="Bibliography"/>
      </w:pPr>
      <w:r w:rsidRPr="00684186">
        <w:t xml:space="preserve">2. </w:t>
      </w:r>
      <w:r w:rsidRPr="00684186">
        <w:tab/>
      </w:r>
      <w:proofErr w:type="spellStart"/>
      <w:r w:rsidRPr="00684186">
        <w:t>Lessler</w:t>
      </w:r>
      <w:proofErr w:type="spellEnd"/>
      <w:r w:rsidRPr="00684186">
        <w:t xml:space="preserve"> J, Riley S, Read JM, Wang S, Zhu H, Smith GJD, et al. Evidence for Antigenic Seniority in Influenza A (H3N2) Antibody Responses in Southern China. PLOS </w:t>
      </w:r>
      <w:proofErr w:type="spellStart"/>
      <w:r w:rsidRPr="00684186">
        <w:t>Pathog</w:t>
      </w:r>
      <w:proofErr w:type="spellEnd"/>
      <w:r w:rsidRPr="00684186">
        <w:t>. 2012 Jul 19;8(7</w:t>
      </w:r>
      <w:proofErr w:type="gramStart"/>
      <w:r w:rsidRPr="00684186">
        <w:t>):e</w:t>
      </w:r>
      <w:proofErr w:type="gramEnd"/>
      <w:r w:rsidRPr="00684186">
        <w:t xml:space="preserve">1002802. </w:t>
      </w:r>
    </w:p>
    <w:p w14:paraId="6B8A76EA" w14:textId="77777777" w:rsidR="00684186" w:rsidRPr="00684186" w:rsidRDefault="00684186" w:rsidP="00684186">
      <w:pPr>
        <w:pStyle w:val="Bibliography"/>
      </w:pPr>
      <w:r w:rsidRPr="00684186">
        <w:t xml:space="preserve">3. </w:t>
      </w:r>
      <w:r w:rsidRPr="00684186">
        <w:tab/>
        <w:t xml:space="preserve">Xu R, </w:t>
      </w:r>
      <w:proofErr w:type="spellStart"/>
      <w:r w:rsidRPr="00684186">
        <w:t>Ekiert</w:t>
      </w:r>
      <w:proofErr w:type="spellEnd"/>
      <w:r w:rsidRPr="00684186">
        <w:t xml:space="preserve"> DC, Krause JC, Hai R, Crowe JE, Wilson IA. Structural Basis of Preexisting Immunity to the 2009 H1N1 Pandemic Influenza Virus. Science. 2010 Apr 16;328(5976):357–60. </w:t>
      </w:r>
    </w:p>
    <w:p w14:paraId="3A00E180" w14:textId="77777777" w:rsidR="00684186" w:rsidRPr="00684186" w:rsidRDefault="00684186" w:rsidP="00684186">
      <w:pPr>
        <w:pStyle w:val="Bibliography"/>
      </w:pPr>
      <w:r w:rsidRPr="00684186">
        <w:t xml:space="preserve">4. </w:t>
      </w:r>
      <w:r w:rsidRPr="00684186">
        <w:tab/>
        <w:t xml:space="preserve">Hancock K, </w:t>
      </w:r>
      <w:proofErr w:type="spellStart"/>
      <w:r w:rsidRPr="00684186">
        <w:t>Veguilla</w:t>
      </w:r>
      <w:proofErr w:type="spellEnd"/>
      <w:r w:rsidRPr="00684186">
        <w:t xml:space="preserve"> V, Lu X, Zhong W, Butler EN, Sun H, et al. Cross-Reactive Antibody Responses to the 2009 Pandemic H1N1 Influenza Virus. N </w:t>
      </w:r>
      <w:proofErr w:type="spellStart"/>
      <w:r w:rsidRPr="00684186">
        <w:t>Engl</w:t>
      </w:r>
      <w:proofErr w:type="spellEnd"/>
      <w:r w:rsidRPr="00684186">
        <w:t xml:space="preserve"> J Med Boston. 2009 Nov 12;361(20):1945–52. </w:t>
      </w:r>
    </w:p>
    <w:p w14:paraId="4ED7B3F5" w14:textId="77777777" w:rsidR="00684186" w:rsidRPr="00684186" w:rsidRDefault="00684186" w:rsidP="00684186">
      <w:pPr>
        <w:pStyle w:val="Bibliography"/>
      </w:pPr>
      <w:r w:rsidRPr="00684186">
        <w:t xml:space="preserve">5. </w:t>
      </w:r>
      <w:r w:rsidRPr="00684186">
        <w:tab/>
        <w:t xml:space="preserve">Simonsen L, </w:t>
      </w:r>
      <w:proofErr w:type="spellStart"/>
      <w:r w:rsidRPr="00684186">
        <w:t>Spreeuwenberg</w:t>
      </w:r>
      <w:proofErr w:type="spellEnd"/>
      <w:r w:rsidRPr="00684186">
        <w:t xml:space="preserve"> P, Lustig R, Taylor RJ, Fleming DM, </w:t>
      </w:r>
      <w:proofErr w:type="spellStart"/>
      <w:r w:rsidRPr="00684186">
        <w:t>Kroneman</w:t>
      </w:r>
      <w:proofErr w:type="spellEnd"/>
      <w:r w:rsidRPr="00684186">
        <w:t xml:space="preserve"> M, et al. Global Mortality Estimates for the 2009 Influenza Pandemic from the </w:t>
      </w:r>
      <w:proofErr w:type="spellStart"/>
      <w:r w:rsidRPr="00684186">
        <w:t>GLaMOR</w:t>
      </w:r>
      <w:proofErr w:type="spellEnd"/>
      <w:r w:rsidRPr="00684186">
        <w:t xml:space="preserve"> Project: A Modeling Study. PLOS Med. 2013 Nov 26;10(11</w:t>
      </w:r>
      <w:proofErr w:type="gramStart"/>
      <w:r w:rsidRPr="00684186">
        <w:t>):e</w:t>
      </w:r>
      <w:proofErr w:type="gramEnd"/>
      <w:r w:rsidRPr="00684186">
        <w:t xml:space="preserve">1001558. </w:t>
      </w:r>
    </w:p>
    <w:p w14:paraId="441F8A48" w14:textId="77777777" w:rsidR="00684186" w:rsidRPr="00684186" w:rsidRDefault="00684186" w:rsidP="00684186">
      <w:pPr>
        <w:pStyle w:val="Bibliography"/>
      </w:pPr>
      <w:r w:rsidRPr="00684186">
        <w:t xml:space="preserve">6. </w:t>
      </w:r>
      <w:r w:rsidRPr="00684186">
        <w:tab/>
        <w:t xml:space="preserve">Simonsen L, Reichert TA, Miller MA. The virtues of antigenic sin: consequences of pandemic recycling on influenza-associated mortality. Int </w:t>
      </w:r>
      <w:proofErr w:type="spellStart"/>
      <w:r w:rsidRPr="00684186">
        <w:t>Congr</w:t>
      </w:r>
      <w:proofErr w:type="spellEnd"/>
      <w:r w:rsidRPr="00684186">
        <w:t xml:space="preserve"> Ser. 2004 Jun </w:t>
      </w:r>
      <w:proofErr w:type="gramStart"/>
      <w:r w:rsidRPr="00684186">
        <w:t>1;1263:791</w:t>
      </w:r>
      <w:proofErr w:type="gramEnd"/>
      <w:r w:rsidRPr="00684186">
        <w:t xml:space="preserve">–4. </w:t>
      </w:r>
    </w:p>
    <w:p w14:paraId="0908C28D" w14:textId="77777777" w:rsidR="00684186" w:rsidRPr="00684186" w:rsidRDefault="00684186" w:rsidP="00684186">
      <w:pPr>
        <w:pStyle w:val="Bibliography"/>
      </w:pPr>
      <w:r w:rsidRPr="00684186">
        <w:t xml:space="preserve">7. </w:t>
      </w:r>
      <w:r w:rsidRPr="00684186">
        <w:tab/>
        <w:t xml:space="preserve">Ma J, </w:t>
      </w:r>
      <w:proofErr w:type="spellStart"/>
      <w:r w:rsidRPr="00684186">
        <w:t>Dushoff</w:t>
      </w:r>
      <w:proofErr w:type="spellEnd"/>
      <w:r w:rsidRPr="00684186">
        <w:t xml:space="preserve"> J, Earn DJD. Age-specific mortality risk from pandemic influenza. J </w:t>
      </w:r>
      <w:proofErr w:type="spellStart"/>
      <w:r w:rsidRPr="00684186">
        <w:t>Theor</w:t>
      </w:r>
      <w:proofErr w:type="spellEnd"/>
      <w:r w:rsidRPr="00684186">
        <w:t xml:space="preserve"> Biol. 2011 Nov </w:t>
      </w:r>
      <w:proofErr w:type="gramStart"/>
      <w:r w:rsidRPr="00684186">
        <w:t>7;288:29</w:t>
      </w:r>
      <w:proofErr w:type="gramEnd"/>
      <w:r w:rsidRPr="00684186">
        <w:t xml:space="preserve">–34. </w:t>
      </w:r>
    </w:p>
    <w:p w14:paraId="301C5F42" w14:textId="77777777" w:rsidR="00684186" w:rsidRPr="00684186" w:rsidRDefault="00684186" w:rsidP="00684186">
      <w:pPr>
        <w:pStyle w:val="Bibliography"/>
      </w:pPr>
      <w:r w:rsidRPr="00684186">
        <w:t xml:space="preserve">8. </w:t>
      </w:r>
      <w:r w:rsidRPr="00684186">
        <w:tab/>
      </w:r>
      <w:proofErr w:type="spellStart"/>
      <w:r w:rsidRPr="00684186">
        <w:t>Worobey</w:t>
      </w:r>
      <w:proofErr w:type="spellEnd"/>
      <w:r w:rsidRPr="00684186">
        <w:t xml:space="preserve"> M, Han G-Z, </w:t>
      </w:r>
      <w:proofErr w:type="spellStart"/>
      <w:r w:rsidRPr="00684186">
        <w:t>Rambaut</w:t>
      </w:r>
      <w:proofErr w:type="spellEnd"/>
      <w:r w:rsidRPr="00684186">
        <w:t xml:space="preserve"> A. Genesis and pathogenesis of the 1918 pandemic H1N1 influenza A virus. Proc Natl </w:t>
      </w:r>
      <w:proofErr w:type="spellStart"/>
      <w:r w:rsidRPr="00684186">
        <w:t>Acad</w:t>
      </w:r>
      <w:proofErr w:type="spellEnd"/>
      <w:r w:rsidRPr="00684186">
        <w:t xml:space="preserve"> Sci. 2014 Jun 3;111(22):8107–12. </w:t>
      </w:r>
    </w:p>
    <w:p w14:paraId="4B7F3E1E" w14:textId="77777777" w:rsidR="00684186" w:rsidRPr="00684186" w:rsidRDefault="00684186" w:rsidP="00684186">
      <w:pPr>
        <w:pStyle w:val="Bibliography"/>
      </w:pPr>
      <w:r w:rsidRPr="00684186">
        <w:t xml:space="preserve">9. </w:t>
      </w:r>
      <w:r w:rsidRPr="00684186">
        <w:tab/>
        <w:t xml:space="preserve">Gagnon A, Miller MS, Hallman SA, Bourbeau R, Herring DA, Earn DJD, et al. Age-Specific Mortality During the 1918 Influenza Pandemic: Unravelling the Mystery of High Young Adult Mortality. </w:t>
      </w:r>
      <w:proofErr w:type="spellStart"/>
      <w:r w:rsidRPr="00684186">
        <w:t>PLoS</w:t>
      </w:r>
      <w:proofErr w:type="spellEnd"/>
      <w:r w:rsidRPr="00684186">
        <w:t xml:space="preserve"> ONE [Internet]. 2013 Aug 5 [cited 2019 Apr 4];8(8). Available from: https://www.ncbi.nlm.nih.gov/pmc/articles/PMC3734171/</w:t>
      </w:r>
    </w:p>
    <w:p w14:paraId="6B7EE840" w14:textId="77777777" w:rsidR="00684186" w:rsidRPr="00684186" w:rsidRDefault="00684186" w:rsidP="00684186">
      <w:pPr>
        <w:pStyle w:val="Bibliography"/>
      </w:pPr>
      <w:r w:rsidRPr="00684186">
        <w:t xml:space="preserve">10. </w:t>
      </w:r>
      <w:r w:rsidRPr="00684186">
        <w:tab/>
        <w:t xml:space="preserve">Gostic KM, Ambrose M, </w:t>
      </w:r>
      <w:proofErr w:type="spellStart"/>
      <w:r w:rsidRPr="00684186">
        <w:t>Worobey</w:t>
      </w:r>
      <w:proofErr w:type="spellEnd"/>
      <w:r w:rsidRPr="00684186">
        <w:t xml:space="preserve"> M, Lloyd-Smith JO. Potent protection against H5N1 and H7N9 influenza via childhood hemagglutinin imprinting. Science. 2016 Nov 11;354(6313):722–6. </w:t>
      </w:r>
    </w:p>
    <w:p w14:paraId="7EA0D9E7" w14:textId="77777777" w:rsidR="00684186" w:rsidRPr="00684186" w:rsidRDefault="00684186" w:rsidP="00684186">
      <w:pPr>
        <w:pStyle w:val="Bibliography"/>
      </w:pPr>
      <w:r w:rsidRPr="00684186">
        <w:t xml:space="preserve">11. </w:t>
      </w:r>
      <w:r w:rsidRPr="00684186">
        <w:tab/>
      </w:r>
      <w:proofErr w:type="spellStart"/>
      <w:r w:rsidRPr="00684186">
        <w:t>Khiabanian</w:t>
      </w:r>
      <w:proofErr w:type="spellEnd"/>
      <w:r w:rsidRPr="00684186">
        <w:t xml:space="preserve"> H, Farrell GM, George KS, </w:t>
      </w:r>
      <w:proofErr w:type="spellStart"/>
      <w:r w:rsidRPr="00684186">
        <w:t>Rabadan</w:t>
      </w:r>
      <w:proofErr w:type="spellEnd"/>
      <w:r w:rsidRPr="00684186">
        <w:t xml:space="preserve"> R. Differences in Patient Age Distribution between Influenza A Subtypes. PLOS ONE. 2009 Aug 31;4(8</w:t>
      </w:r>
      <w:proofErr w:type="gramStart"/>
      <w:r w:rsidRPr="00684186">
        <w:t>):e</w:t>
      </w:r>
      <w:proofErr w:type="gramEnd"/>
      <w:r w:rsidRPr="00684186">
        <w:t xml:space="preserve">6832. </w:t>
      </w:r>
    </w:p>
    <w:p w14:paraId="7BD48074" w14:textId="77777777" w:rsidR="00684186" w:rsidRPr="00684186" w:rsidRDefault="00684186" w:rsidP="00684186">
      <w:pPr>
        <w:pStyle w:val="Bibliography"/>
      </w:pPr>
      <w:r w:rsidRPr="00684186">
        <w:t xml:space="preserve">12. </w:t>
      </w:r>
      <w:r w:rsidRPr="00684186">
        <w:tab/>
        <w:t xml:space="preserve">Budd AP, Beacham L, Smith CB, Garten RJ, Reed C, </w:t>
      </w:r>
      <w:proofErr w:type="spellStart"/>
      <w:r w:rsidRPr="00684186">
        <w:t>Kniss</w:t>
      </w:r>
      <w:proofErr w:type="spellEnd"/>
      <w:r w:rsidRPr="00684186">
        <w:t xml:space="preserve"> K, et al. Birth Cohort Effects in Influenza Surveillance Data: Evidence that First Influenza Infection Affects Later Influenza-Associated Illness. J Infect Dis [Internet]. [cited 2019 May 20]; Available from: https://academic.oup.com/jid/advance-article/doi/10.1093/infdis/jiz201/5485579</w:t>
      </w:r>
    </w:p>
    <w:p w14:paraId="2250E6FE" w14:textId="77777777" w:rsidR="00684186" w:rsidRPr="00684186" w:rsidRDefault="00684186" w:rsidP="00684186">
      <w:pPr>
        <w:pStyle w:val="Bibliography"/>
      </w:pPr>
      <w:r w:rsidRPr="00684186">
        <w:t xml:space="preserve">13. </w:t>
      </w:r>
      <w:r w:rsidRPr="00684186">
        <w:tab/>
        <w:t xml:space="preserve">Lemaitre M, </w:t>
      </w:r>
      <w:proofErr w:type="spellStart"/>
      <w:r w:rsidRPr="00684186">
        <w:t>Carrat</w:t>
      </w:r>
      <w:proofErr w:type="spellEnd"/>
      <w:r w:rsidRPr="00684186">
        <w:t xml:space="preserve"> F. Comparative age distribution of influenza morbidity and mortality during seasonal influenza epidemics and the 2009 H1N1 pandemic. BMC Infect Dis. 2010 Jun 9;10(1):162. </w:t>
      </w:r>
    </w:p>
    <w:p w14:paraId="14BA53B3" w14:textId="77777777" w:rsidR="00684186" w:rsidRPr="00684186" w:rsidRDefault="00684186" w:rsidP="00684186">
      <w:pPr>
        <w:pStyle w:val="Bibliography"/>
      </w:pPr>
      <w:r w:rsidRPr="00684186">
        <w:t xml:space="preserve">14. </w:t>
      </w:r>
      <w:r w:rsidRPr="00684186">
        <w:tab/>
        <w:t xml:space="preserve">Huang QS, </w:t>
      </w:r>
      <w:proofErr w:type="spellStart"/>
      <w:r w:rsidRPr="00684186">
        <w:t>Bandaranayake</w:t>
      </w:r>
      <w:proofErr w:type="spellEnd"/>
      <w:r w:rsidRPr="00684186">
        <w:t xml:space="preserve"> D, Wood T, Newbern EC, Seeds R, Ralston J, et al. Risk Factors and Attack Rates of Seasonal Influenza Infection: Results of the Southern Hemisphere Influenza and Vaccine Effectiveness Research and Surveillance (SHIVERS) </w:t>
      </w:r>
      <w:proofErr w:type="spellStart"/>
      <w:r w:rsidRPr="00684186">
        <w:t>Seroepidemiologic</w:t>
      </w:r>
      <w:proofErr w:type="spellEnd"/>
      <w:r w:rsidRPr="00684186">
        <w:t xml:space="preserve"> Cohort Study. J Infect Dis. 2019 Jan 9;219(3):347–57. </w:t>
      </w:r>
    </w:p>
    <w:p w14:paraId="4B29C10F" w14:textId="77777777" w:rsidR="00684186" w:rsidRPr="00684186" w:rsidRDefault="00684186" w:rsidP="00684186">
      <w:pPr>
        <w:pStyle w:val="Bibliography"/>
      </w:pPr>
      <w:r w:rsidRPr="00684186">
        <w:lastRenderedPageBreak/>
        <w:t xml:space="preserve">15. </w:t>
      </w:r>
      <w:r w:rsidRPr="00684186">
        <w:tab/>
        <w:t xml:space="preserve">Cowling BJ, Sullivan SG. The Value of Neuraminidase Inhibition Antibody Titers in Influenza </w:t>
      </w:r>
      <w:proofErr w:type="spellStart"/>
      <w:r w:rsidRPr="00684186">
        <w:t>Seroepidemiology</w:t>
      </w:r>
      <w:proofErr w:type="spellEnd"/>
      <w:r w:rsidRPr="00684186">
        <w:t xml:space="preserve">. J Infect Dis. 2019 Jan 9;219(3):341–3. </w:t>
      </w:r>
    </w:p>
    <w:p w14:paraId="1BE03DC9" w14:textId="77777777" w:rsidR="00684186" w:rsidRPr="00684186" w:rsidRDefault="00684186" w:rsidP="00684186">
      <w:pPr>
        <w:pStyle w:val="Bibliography"/>
      </w:pPr>
      <w:r w:rsidRPr="00684186">
        <w:t xml:space="preserve">16. </w:t>
      </w:r>
      <w:r w:rsidRPr="00684186">
        <w:tab/>
      </w:r>
      <w:proofErr w:type="spellStart"/>
      <w:r w:rsidRPr="00684186">
        <w:t>Memoli</w:t>
      </w:r>
      <w:proofErr w:type="spellEnd"/>
      <w:r w:rsidRPr="00684186">
        <w:t xml:space="preserve"> MJ, Shaw PA, Han A, </w:t>
      </w:r>
      <w:proofErr w:type="spellStart"/>
      <w:r w:rsidRPr="00684186">
        <w:t>Czajkowski</w:t>
      </w:r>
      <w:proofErr w:type="spellEnd"/>
      <w:r w:rsidRPr="00684186">
        <w:t xml:space="preserve"> L, Reed S, </w:t>
      </w:r>
      <w:proofErr w:type="spellStart"/>
      <w:r w:rsidRPr="00684186">
        <w:t>Athota</w:t>
      </w:r>
      <w:proofErr w:type="spellEnd"/>
      <w:r w:rsidRPr="00684186">
        <w:t xml:space="preserve"> R, et al. Evaluation of </w:t>
      </w:r>
      <w:proofErr w:type="spellStart"/>
      <w:r w:rsidRPr="00684186">
        <w:t>Antihemagglutinin</w:t>
      </w:r>
      <w:proofErr w:type="spellEnd"/>
      <w:r w:rsidRPr="00684186">
        <w:t xml:space="preserve"> and </w:t>
      </w:r>
      <w:proofErr w:type="spellStart"/>
      <w:r w:rsidRPr="00684186">
        <w:t>Antineuraminidase</w:t>
      </w:r>
      <w:proofErr w:type="spellEnd"/>
      <w:r w:rsidRPr="00684186">
        <w:t xml:space="preserve"> Antibodies as Correlates of Protection in an Influenza A/H1N1 Virus Healthy Human Challenge Model. mBio [Internet]. 2016 Apr 19 [cited 2019 May 31];7(2). Available from: https://www.ncbi.nlm.nih.gov/pmc/articles/PMC4959521/</w:t>
      </w:r>
    </w:p>
    <w:p w14:paraId="04AEF9A0" w14:textId="77777777" w:rsidR="00684186" w:rsidRPr="00684186" w:rsidRDefault="00684186" w:rsidP="00684186">
      <w:pPr>
        <w:pStyle w:val="Bibliography"/>
      </w:pPr>
      <w:r w:rsidRPr="00684186">
        <w:t xml:space="preserve">17. </w:t>
      </w:r>
      <w:r w:rsidRPr="00684186">
        <w:tab/>
      </w:r>
      <w:proofErr w:type="spellStart"/>
      <w:r w:rsidRPr="00684186">
        <w:t>Wrammert</w:t>
      </w:r>
      <w:proofErr w:type="spellEnd"/>
      <w:r w:rsidRPr="00684186">
        <w:t xml:space="preserve"> J, </w:t>
      </w:r>
      <w:proofErr w:type="spellStart"/>
      <w:r w:rsidRPr="00684186">
        <w:t>Koutsonanos</w:t>
      </w:r>
      <w:proofErr w:type="spellEnd"/>
      <w:r w:rsidRPr="00684186">
        <w:t xml:space="preserve"> D, Li G-M, </w:t>
      </w:r>
      <w:proofErr w:type="spellStart"/>
      <w:r w:rsidRPr="00684186">
        <w:t>Edupuganti</w:t>
      </w:r>
      <w:proofErr w:type="spellEnd"/>
      <w:r w:rsidRPr="00684186">
        <w:t xml:space="preserve"> S, Sui J, Morrissey M, et al. Broadly cross-reactive antibodies dominate the human B cell response against 2009 pandemic H1N1 influenza virus infection. J Exp Med. 2011 Jan 17;208(1):181–93. </w:t>
      </w:r>
    </w:p>
    <w:p w14:paraId="47AB2C0B" w14:textId="77777777" w:rsidR="00684186" w:rsidRPr="00684186" w:rsidRDefault="00684186" w:rsidP="00684186">
      <w:pPr>
        <w:pStyle w:val="Bibliography"/>
      </w:pPr>
      <w:r w:rsidRPr="00684186">
        <w:t xml:space="preserve">18. </w:t>
      </w:r>
      <w:r w:rsidRPr="00684186">
        <w:tab/>
        <w:t xml:space="preserve">Pica N, Hai R, </w:t>
      </w:r>
      <w:proofErr w:type="spellStart"/>
      <w:r w:rsidRPr="00684186">
        <w:t>Krammer</w:t>
      </w:r>
      <w:proofErr w:type="spellEnd"/>
      <w:r w:rsidRPr="00684186">
        <w:t xml:space="preserve"> F, Wang TT, </w:t>
      </w:r>
      <w:proofErr w:type="spellStart"/>
      <w:r w:rsidRPr="00684186">
        <w:t>Maamary</w:t>
      </w:r>
      <w:proofErr w:type="spellEnd"/>
      <w:r w:rsidRPr="00684186">
        <w:t xml:space="preserve"> J, </w:t>
      </w:r>
      <w:proofErr w:type="spellStart"/>
      <w:r w:rsidRPr="00684186">
        <w:t>Eggink</w:t>
      </w:r>
      <w:proofErr w:type="spellEnd"/>
      <w:r w:rsidRPr="00684186">
        <w:t xml:space="preserve"> D, et al. Hemagglutinin stalk antibodies elicited by the 2009 pandemic influenza virus as a mechanism for the extinction of seasonal H1N1 viruses. Proc Natl </w:t>
      </w:r>
      <w:proofErr w:type="spellStart"/>
      <w:r w:rsidRPr="00684186">
        <w:t>Acad</w:t>
      </w:r>
      <w:proofErr w:type="spellEnd"/>
      <w:r w:rsidRPr="00684186">
        <w:t xml:space="preserve"> Sci U S A. 2012;109(7):2573–8. </w:t>
      </w:r>
    </w:p>
    <w:p w14:paraId="0CC56F53" w14:textId="77777777" w:rsidR="00684186" w:rsidRPr="00684186" w:rsidRDefault="00684186" w:rsidP="00684186">
      <w:pPr>
        <w:pStyle w:val="Bibliography"/>
      </w:pPr>
      <w:r w:rsidRPr="00684186">
        <w:t xml:space="preserve">19. </w:t>
      </w:r>
      <w:r w:rsidRPr="00684186">
        <w:tab/>
      </w:r>
      <w:proofErr w:type="spellStart"/>
      <w:r w:rsidRPr="00684186">
        <w:t>Krammer</w:t>
      </w:r>
      <w:proofErr w:type="spellEnd"/>
      <w:r w:rsidRPr="00684186">
        <w:t xml:space="preserve"> F. Novel universal influenza virus vaccine approaches. </w:t>
      </w:r>
      <w:proofErr w:type="spellStart"/>
      <w:r w:rsidRPr="00684186">
        <w:t>Curr</w:t>
      </w:r>
      <w:proofErr w:type="spellEnd"/>
      <w:r w:rsidRPr="00684186">
        <w:t xml:space="preserve"> </w:t>
      </w:r>
      <w:proofErr w:type="spellStart"/>
      <w:r w:rsidRPr="00684186">
        <w:t>Opin</w:t>
      </w:r>
      <w:proofErr w:type="spellEnd"/>
      <w:r w:rsidRPr="00684186">
        <w:t xml:space="preserve"> </w:t>
      </w:r>
      <w:proofErr w:type="spellStart"/>
      <w:r w:rsidRPr="00684186">
        <w:t>Virol</w:t>
      </w:r>
      <w:proofErr w:type="spellEnd"/>
      <w:r w:rsidRPr="00684186">
        <w:t xml:space="preserve">. 2016 </w:t>
      </w:r>
      <w:proofErr w:type="gramStart"/>
      <w:r w:rsidRPr="00684186">
        <w:t>Apr;17:95</w:t>
      </w:r>
      <w:proofErr w:type="gramEnd"/>
      <w:r w:rsidRPr="00684186">
        <w:t xml:space="preserve">–103. </w:t>
      </w:r>
    </w:p>
    <w:p w14:paraId="0D4C8804" w14:textId="77777777" w:rsidR="00684186" w:rsidRPr="00684186" w:rsidRDefault="00684186" w:rsidP="00684186">
      <w:pPr>
        <w:pStyle w:val="Bibliography"/>
      </w:pPr>
      <w:r w:rsidRPr="00684186">
        <w:t xml:space="preserve">20. </w:t>
      </w:r>
      <w:r w:rsidRPr="00684186">
        <w:tab/>
        <w:t xml:space="preserve">Andrews SF, Huang Y, Kaur K, Popova LI, Ho IY, Pauli NT, et al. Immune history profoundly affects broadly protective B cell responses to influenza. Sci </w:t>
      </w:r>
      <w:proofErr w:type="spellStart"/>
      <w:r w:rsidRPr="00684186">
        <w:t>Transl</w:t>
      </w:r>
      <w:proofErr w:type="spellEnd"/>
      <w:r w:rsidRPr="00684186">
        <w:t xml:space="preserve"> Med. 2015 Dec 2;7(316):316ra192-316ra192. </w:t>
      </w:r>
    </w:p>
    <w:p w14:paraId="4C0AB228" w14:textId="77777777" w:rsidR="00684186" w:rsidRPr="00684186" w:rsidRDefault="00684186" w:rsidP="00684186">
      <w:pPr>
        <w:pStyle w:val="Bibliography"/>
      </w:pPr>
      <w:r w:rsidRPr="00684186">
        <w:t xml:space="preserve">21. </w:t>
      </w:r>
      <w:r w:rsidRPr="00684186">
        <w:tab/>
      </w:r>
      <w:proofErr w:type="spellStart"/>
      <w:r w:rsidRPr="00684186">
        <w:t>Zost</w:t>
      </w:r>
      <w:proofErr w:type="spellEnd"/>
      <w:r w:rsidRPr="00684186">
        <w:t xml:space="preserve"> SJ, Wu NC, Hensley SE, Wilson IA. Immunodominance and Antigenic Variation of Influenza Virus Hemagglutinin: Implications for Design of Universal Vaccine Immunogens. J Infect Dis. 2019 Apr 8;219(Supplement_1</w:t>
      </w:r>
      <w:proofErr w:type="gramStart"/>
      <w:r w:rsidRPr="00684186">
        <w:t>):S</w:t>
      </w:r>
      <w:proofErr w:type="gramEnd"/>
      <w:r w:rsidRPr="00684186">
        <w:t xml:space="preserve">38–45. </w:t>
      </w:r>
    </w:p>
    <w:p w14:paraId="516184EB" w14:textId="77777777" w:rsidR="00684186" w:rsidRPr="00684186" w:rsidRDefault="00684186" w:rsidP="00684186">
      <w:pPr>
        <w:pStyle w:val="Bibliography"/>
      </w:pPr>
      <w:r w:rsidRPr="00684186">
        <w:t xml:space="preserve">22. </w:t>
      </w:r>
      <w:r w:rsidRPr="00684186">
        <w:tab/>
        <w:t xml:space="preserve">Grenfell BT, </w:t>
      </w:r>
      <w:proofErr w:type="spellStart"/>
      <w:r w:rsidRPr="00684186">
        <w:t>Pybus</w:t>
      </w:r>
      <w:proofErr w:type="spellEnd"/>
      <w:r w:rsidRPr="00684186">
        <w:t xml:space="preserve"> OG, Gog JR, Wood JLN, Daly JM, Mumford JA, et al. Unifying the Epidemiological and Evolutionary Dynamics of Pathogens. Science. 2004 Jan 16;303(5656):327–32. </w:t>
      </w:r>
    </w:p>
    <w:p w14:paraId="253503CA" w14:textId="77777777" w:rsidR="00684186" w:rsidRPr="00684186" w:rsidRDefault="00684186" w:rsidP="00684186">
      <w:pPr>
        <w:pStyle w:val="Bibliography"/>
      </w:pPr>
      <w:r w:rsidRPr="00684186">
        <w:t xml:space="preserve">23. </w:t>
      </w:r>
      <w:r w:rsidRPr="00684186">
        <w:tab/>
        <w:t xml:space="preserve">Henry C, Zheng N-Y, Huang M, </w:t>
      </w:r>
      <w:proofErr w:type="spellStart"/>
      <w:r w:rsidRPr="00684186">
        <w:t>Cabanov</w:t>
      </w:r>
      <w:proofErr w:type="spellEnd"/>
      <w:r w:rsidRPr="00684186">
        <w:t xml:space="preserve"> A, Rojas KT, Kaur K, et al. Influenza Virus Vaccination Elicits Poorly Adapted B Cell Responses in Elderly Individuals. Cell Host Microbe. 2019 Mar;25(3):357-366.e6. </w:t>
      </w:r>
    </w:p>
    <w:p w14:paraId="7DDF1CBE" w14:textId="77777777" w:rsidR="00684186" w:rsidRPr="00684186" w:rsidRDefault="00684186" w:rsidP="00684186">
      <w:pPr>
        <w:pStyle w:val="Bibliography"/>
      </w:pPr>
      <w:r w:rsidRPr="00684186">
        <w:t xml:space="preserve">24. </w:t>
      </w:r>
      <w:r w:rsidRPr="00684186">
        <w:tab/>
        <w:t>Age-specific differences in the dynamics of protective immunity to influenza | Nature Communications [Internet]. [cited 2019 May 6]. Available from: https://www.nature.com/articles/s41467-019-09652-6</w:t>
      </w:r>
    </w:p>
    <w:p w14:paraId="735EA659" w14:textId="77777777" w:rsidR="00684186" w:rsidRPr="00684186" w:rsidRDefault="00684186" w:rsidP="00684186">
      <w:pPr>
        <w:pStyle w:val="Bibliography"/>
      </w:pPr>
      <w:r w:rsidRPr="00684186">
        <w:t xml:space="preserve">25. </w:t>
      </w:r>
      <w:r w:rsidRPr="00684186">
        <w:tab/>
        <w:t xml:space="preserve">Miller MS, Gardner TJ, </w:t>
      </w:r>
      <w:proofErr w:type="spellStart"/>
      <w:r w:rsidRPr="00684186">
        <w:t>Krammer</w:t>
      </w:r>
      <w:proofErr w:type="spellEnd"/>
      <w:r w:rsidRPr="00684186">
        <w:t xml:space="preserve"> F, </w:t>
      </w:r>
      <w:proofErr w:type="spellStart"/>
      <w:r w:rsidRPr="00684186">
        <w:t>Aguado</w:t>
      </w:r>
      <w:proofErr w:type="spellEnd"/>
      <w:r w:rsidRPr="00684186">
        <w:t xml:space="preserve"> LC, Tortorella D, Basler CF, et al. Neutralizing Antibodies Against Previously Encountered Influenza Virus Strains Increase over Time: A Longitudinal Analysis. Sci </w:t>
      </w:r>
      <w:proofErr w:type="spellStart"/>
      <w:r w:rsidRPr="00684186">
        <w:t>Transl</w:t>
      </w:r>
      <w:proofErr w:type="spellEnd"/>
      <w:r w:rsidRPr="00684186">
        <w:t xml:space="preserve"> Med. 2013 Aug 14;5(198):198ra107-198ra107. </w:t>
      </w:r>
    </w:p>
    <w:p w14:paraId="112091F5" w14:textId="77777777" w:rsidR="00684186" w:rsidRPr="00684186" w:rsidRDefault="00684186" w:rsidP="00684186">
      <w:pPr>
        <w:pStyle w:val="Bibliography"/>
      </w:pPr>
      <w:r w:rsidRPr="00684186">
        <w:t xml:space="preserve">26. </w:t>
      </w:r>
      <w:r w:rsidRPr="00684186">
        <w:tab/>
        <w:t xml:space="preserve">Thompson WW, Shay DK, Weintraub E, Brammer L, Cox N, Anderson LJ, et al. Mortality associated with influenza and respiratory syncytial virus in the United States. JAMA. 2003 Jan 8;289(2):179–86. </w:t>
      </w:r>
    </w:p>
    <w:p w14:paraId="298C0D97" w14:textId="77777777" w:rsidR="00684186" w:rsidRPr="00684186" w:rsidRDefault="00684186" w:rsidP="00684186">
      <w:pPr>
        <w:pStyle w:val="Bibliography"/>
      </w:pPr>
      <w:r w:rsidRPr="00684186">
        <w:t xml:space="preserve">27. </w:t>
      </w:r>
      <w:r w:rsidRPr="00684186">
        <w:tab/>
        <w:t xml:space="preserve">Bedford T, Riley S, Barr IG, </w:t>
      </w:r>
      <w:proofErr w:type="spellStart"/>
      <w:r w:rsidRPr="00684186">
        <w:t>Broor</w:t>
      </w:r>
      <w:proofErr w:type="spellEnd"/>
      <w:r w:rsidRPr="00684186">
        <w:t xml:space="preserve"> S, Chadha M, Cox NJ, et al. Global circulation patterns of seasonal influenza viruses vary with antigenic drift. Nature. 2015 Jul;523(7559):217–20. </w:t>
      </w:r>
    </w:p>
    <w:p w14:paraId="7CF22C6C" w14:textId="77777777" w:rsidR="00684186" w:rsidRPr="00684186" w:rsidRDefault="00684186" w:rsidP="00684186">
      <w:pPr>
        <w:pStyle w:val="Bibliography"/>
      </w:pPr>
      <w:r w:rsidRPr="00684186">
        <w:lastRenderedPageBreak/>
        <w:t xml:space="preserve">28. </w:t>
      </w:r>
      <w:r w:rsidRPr="00684186">
        <w:tab/>
        <w:t>Arizona Department of Health Services. 2015–2016 Influenza Summary [Internet]. [cited 2019 May 23]. Available from: https://www.azdhs.gov/documents/preparedness/epidemiology-disease-control/flu/surveillance/2015-2016-influenza-summary.pdf</w:t>
      </w:r>
    </w:p>
    <w:p w14:paraId="719F31E1" w14:textId="77777777" w:rsidR="00684186" w:rsidRPr="00684186" w:rsidRDefault="00684186" w:rsidP="00684186">
      <w:pPr>
        <w:pStyle w:val="Bibliography"/>
      </w:pPr>
      <w:r w:rsidRPr="00684186">
        <w:t xml:space="preserve">29. </w:t>
      </w:r>
      <w:r w:rsidRPr="00684186">
        <w:tab/>
        <w:t>National Notifiable Diseases Surveillance System, Division of Health Informatics and Surveillance, National Center for Surveillance, Epidemiology and Laboratory Services. MMWR Week Fact Sheet [Internet]. [cited 2019 May 23]. Available from: https://wwwn.cdc.gov/nndss/document/MMWR_Week_overview.pdf</w:t>
      </w:r>
    </w:p>
    <w:p w14:paraId="03496E51" w14:textId="77777777" w:rsidR="00684186" w:rsidRPr="00684186" w:rsidRDefault="00684186" w:rsidP="00684186">
      <w:pPr>
        <w:pStyle w:val="Bibliography"/>
      </w:pPr>
      <w:r w:rsidRPr="00684186">
        <w:t xml:space="preserve">30. </w:t>
      </w:r>
      <w:r w:rsidRPr="00684186">
        <w:tab/>
      </w:r>
      <w:proofErr w:type="spellStart"/>
      <w:r w:rsidRPr="00684186">
        <w:t>Erbelding</w:t>
      </w:r>
      <w:proofErr w:type="spellEnd"/>
      <w:r w:rsidRPr="00684186">
        <w:t xml:space="preserve"> EJ, Post DJ, Stemmy EJ, Roberts PC, Augustine AD, Ferguson S, et al. A Universal Influenza Vaccine: The Strategic Plan for the National Institute of Allergy and Infectious Diseases. J Infect Dis. 2018 Jul 2;218(3):347–54. </w:t>
      </w:r>
    </w:p>
    <w:p w14:paraId="3319CA5B" w14:textId="77777777" w:rsidR="00684186" w:rsidRPr="00684186" w:rsidRDefault="00684186" w:rsidP="00684186">
      <w:pPr>
        <w:pStyle w:val="Bibliography"/>
      </w:pPr>
      <w:r w:rsidRPr="00684186">
        <w:t xml:space="preserve">31. </w:t>
      </w:r>
      <w:r w:rsidRPr="00684186">
        <w:tab/>
      </w:r>
      <w:proofErr w:type="spellStart"/>
      <w:r w:rsidRPr="00684186">
        <w:t>Bolker</w:t>
      </w:r>
      <w:proofErr w:type="spellEnd"/>
      <w:r w:rsidRPr="00684186">
        <w:t xml:space="preserve"> BM. Ecological Models and Data in R. Princeton University Press; 2008. 409 p. </w:t>
      </w:r>
    </w:p>
    <w:p w14:paraId="7F74CFFC" w14:textId="77777777" w:rsidR="00684186" w:rsidRPr="00684186" w:rsidRDefault="00684186" w:rsidP="00684186">
      <w:pPr>
        <w:pStyle w:val="Bibliography"/>
      </w:pPr>
      <w:r w:rsidRPr="00684186">
        <w:t xml:space="preserve">32. </w:t>
      </w:r>
      <w:r w:rsidRPr="00684186">
        <w:tab/>
        <w:t xml:space="preserve">Burnham KP, Anderson DR. Model Selection and </w:t>
      </w:r>
      <w:proofErr w:type="spellStart"/>
      <w:r w:rsidRPr="00684186">
        <w:t>Multimodel</w:t>
      </w:r>
      <w:proofErr w:type="spellEnd"/>
      <w:r w:rsidRPr="00684186">
        <w:t xml:space="preserve"> Inference: A Practical Information-Theoretic Approach [Internet]. 2nd ed. New York: Springer-Verlag; 2002 [cited 2019 Apr 16]. Available from: https://www.springer.com/us/book/9780387953649</w:t>
      </w:r>
    </w:p>
    <w:p w14:paraId="3F5BFFF7" w14:textId="77777777" w:rsidR="00684186" w:rsidRPr="00684186" w:rsidRDefault="00684186" w:rsidP="00684186">
      <w:pPr>
        <w:pStyle w:val="Bibliography"/>
      </w:pPr>
      <w:r w:rsidRPr="00684186">
        <w:t xml:space="preserve">33. </w:t>
      </w:r>
      <w:r w:rsidRPr="00684186">
        <w:tab/>
        <w:t xml:space="preserve">Hadfield J, </w:t>
      </w:r>
      <w:proofErr w:type="spellStart"/>
      <w:r w:rsidRPr="00684186">
        <w:t>Megill</w:t>
      </w:r>
      <w:proofErr w:type="spellEnd"/>
      <w:r w:rsidRPr="00684186">
        <w:t xml:space="preserve"> C, Bell SM, Huddleston J, Potter B, </w:t>
      </w:r>
      <w:proofErr w:type="spellStart"/>
      <w:r w:rsidRPr="00684186">
        <w:t>Callender</w:t>
      </w:r>
      <w:proofErr w:type="spellEnd"/>
      <w:r w:rsidRPr="00684186">
        <w:t xml:space="preserve"> C, et al. </w:t>
      </w:r>
      <w:proofErr w:type="spellStart"/>
      <w:r w:rsidRPr="00684186">
        <w:t>Nextstrain</w:t>
      </w:r>
      <w:proofErr w:type="spellEnd"/>
      <w:r w:rsidRPr="00684186">
        <w:t xml:space="preserve">: real-time tracking of pathogen evolution. Bioinformatics. 2018 Dec 1;34(23):4121–3. </w:t>
      </w:r>
    </w:p>
    <w:p w14:paraId="477785AA" w14:textId="77777777" w:rsidR="00684186" w:rsidRPr="00684186" w:rsidRDefault="00684186" w:rsidP="00684186">
      <w:pPr>
        <w:pStyle w:val="Bibliography"/>
      </w:pPr>
      <w:r w:rsidRPr="00684186">
        <w:t xml:space="preserve">34. </w:t>
      </w:r>
      <w:r w:rsidRPr="00684186">
        <w:tab/>
      </w:r>
      <w:proofErr w:type="spellStart"/>
      <w:r w:rsidRPr="00684186">
        <w:t>Neher</w:t>
      </w:r>
      <w:proofErr w:type="spellEnd"/>
      <w:r w:rsidRPr="00684186">
        <w:t xml:space="preserve"> RA, Bedford T, Daniels RS, Russell CA, </w:t>
      </w:r>
      <w:proofErr w:type="spellStart"/>
      <w:r w:rsidRPr="00684186">
        <w:t>Shraiman</w:t>
      </w:r>
      <w:proofErr w:type="spellEnd"/>
      <w:r w:rsidRPr="00684186">
        <w:t xml:space="preserve"> BI. Prediction, dynamics, and visualization of antigenic phenotypes of seasonal influenza viruses. Proc Natl </w:t>
      </w:r>
      <w:proofErr w:type="spellStart"/>
      <w:r w:rsidRPr="00684186">
        <w:t>Acad</w:t>
      </w:r>
      <w:proofErr w:type="spellEnd"/>
      <w:r w:rsidRPr="00684186">
        <w:t xml:space="preserve"> Sci. 2016 Mar 22;113(12</w:t>
      </w:r>
      <w:proofErr w:type="gramStart"/>
      <w:r w:rsidRPr="00684186">
        <w:t>):E</w:t>
      </w:r>
      <w:proofErr w:type="gramEnd"/>
      <w:r w:rsidRPr="00684186">
        <w:t xml:space="preserve">1701–9. </w:t>
      </w:r>
    </w:p>
    <w:p w14:paraId="4F4FA9EB" w14:textId="77777777" w:rsidR="00684186" w:rsidRPr="00684186" w:rsidRDefault="00684186" w:rsidP="00684186">
      <w:pPr>
        <w:pStyle w:val="Bibliography"/>
      </w:pPr>
      <w:r w:rsidRPr="00684186">
        <w:t xml:space="preserve">35. </w:t>
      </w:r>
      <w:r w:rsidRPr="00684186">
        <w:tab/>
        <w:t xml:space="preserve">Bedford T, </w:t>
      </w:r>
      <w:proofErr w:type="spellStart"/>
      <w:r w:rsidRPr="00684186">
        <w:t>Suchard</w:t>
      </w:r>
      <w:proofErr w:type="spellEnd"/>
      <w:r w:rsidRPr="00684186">
        <w:t xml:space="preserve"> MA, </w:t>
      </w:r>
      <w:proofErr w:type="spellStart"/>
      <w:r w:rsidRPr="00684186">
        <w:t>Lemey</w:t>
      </w:r>
      <w:proofErr w:type="spellEnd"/>
      <w:r w:rsidRPr="00684186">
        <w:t xml:space="preserve"> P, </w:t>
      </w:r>
      <w:proofErr w:type="spellStart"/>
      <w:r w:rsidRPr="00684186">
        <w:t>Dudas</w:t>
      </w:r>
      <w:proofErr w:type="spellEnd"/>
      <w:r w:rsidRPr="00684186">
        <w:t xml:space="preserve"> G, Gregory V, Hay AJ, et al. Integrating influenza antigenic dynamics with molecular evolution. </w:t>
      </w:r>
      <w:proofErr w:type="spellStart"/>
      <w:r w:rsidRPr="00684186">
        <w:t>Losick</w:t>
      </w:r>
      <w:proofErr w:type="spellEnd"/>
      <w:r w:rsidRPr="00684186">
        <w:t xml:space="preserve"> R, editor. </w:t>
      </w:r>
      <w:proofErr w:type="spellStart"/>
      <w:r w:rsidRPr="00684186">
        <w:t>eLife</w:t>
      </w:r>
      <w:proofErr w:type="spellEnd"/>
      <w:r w:rsidRPr="00684186">
        <w:t>. 2014 Feb 4;</w:t>
      </w:r>
      <w:proofErr w:type="gramStart"/>
      <w:r w:rsidRPr="00684186">
        <w:t>3:e</w:t>
      </w:r>
      <w:proofErr w:type="gramEnd"/>
      <w:r w:rsidRPr="00684186">
        <w:t xml:space="preserve">01914. </w:t>
      </w:r>
    </w:p>
    <w:p w14:paraId="3E366A12" w14:textId="77777777" w:rsidR="00684186" w:rsidRPr="00684186" w:rsidRDefault="00684186" w:rsidP="00684186">
      <w:pPr>
        <w:pStyle w:val="Bibliography"/>
      </w:pPr>
      <w:r w:rsidRPr="00684186">
        <w:t xml:space="preserve">36. </w:t>
      </w:r>
      <w:r w:rsidRPr="00684186">
        <w:tab/>
        <w:t xml:space="preserve">Smith DJ, </w:t>
      </w:r>
      <w:proofErr w:type="spellStart"/>
      <w:r w:rsidRPr="00684186">
        <w:t>Lapedes</w:t>
      </w:r>
      <w:proofErr w:type="spellEnd"/>
      <w:r w:rsidRPr="00684186">
        <w:t xml:space="preserve"> AS, Jong JC de, </w:t>
      </w:r>
      <w:proofErr w:type="spellStart"/>
      <w:r w:rsidRPr="00684186">
        <w:t>Bestebroer</w:t>
      </w:r>
      <w:proofErr w:type="spellEnd"/>
      <w:r w:rsidRPr="00684186">
        <w:t xml:space="preserve"> TM, </w:t>
      </w:r>
      <w:proofErr w:type="spellStart"/>
      <w:r w:rsidRPr="00684186">
        <w:t>Rimmelzwaan</w:t>
      </w:r>
      <w:proofErr w:type="spellEnd"/>
      <w:r w:rsidRPr="00684186">
        <w:t xml:space="preserve"> GF, Osterhaus ADME, et al. Mapping the Antigenic and Genetic Evolution of Influenza Virus. Science. 2004 Jul 16;305(5682):371–6. </w:t>
      </w:r>
    </w:p>
    <w:p w14:paraId="48901C3D" w14:textId="77777777" w:rsidR="00684186" w:rsidRPr="00684186" w:rsidRDefault="00684186" w:rsidP="00684186">
      <w:pPr>
        <w:pStyle w:val="Bibliography"/>
      </w:pPr>
      <w:r w:rsidRPr="00684186">
        <w:t xml:space="preserve">37. </w:t>
      </w:r>
      <w:r w:rsidRPr="00684186">
        <w:tab/>
        <w:t>RFA-AI-18-010: Impact of Initial Influenza Exposure on Immunity in Infants (U01 Clinical Trial Not Allowed) [Internet]. [cited 2019 Apr 15]. Available from: https://grants.nih.gov/grants/guide/rfa-files/RFA-AI-18-010.html</w:t>
      </w:r>
    </w:p>
    <w:p w14:paraId="5B9838FC" w14:textId="77777777" w:rsidR="00684186" w:rsidRPr="00684186" w:rsidRDefault="00684186" w:rsidP="00684186">
      <w:pPr>
        <w:pStyle w:val="Bibliography"/>
      </w:pPr>
      <w:r w:rsidRPr="00684186">
        <w:t xml:space="preserve">38. </w:t>
      </w:r>
      <w:r w:rsidRPr="00684186">
        <w:tab/>
        <w:t xml:space="preserve">Linderman SL, Chambers BS, </w:t>
      </w:r>
      <w:proofErr w:type="spellStart"/>
      <w:r w:rsidRPr="00684186">
        <w:t>Zost</w:t>
      </w:r>
      <w:proofErr w:type="spellEnd"/>
      <w:r w:rsidRPr="00684186">
        <w:t xml:space="preserve"> SJ, Parkhouse K, Li Y, Herrmann C, et al. Potential antigenic explanation for atypical H1N1 infections among middle-aged adults during the 2013–2014 influenza season. Proc Natl </w:t>
      </w:r>
      <w:proofErr w:type="spellStart"/>
      <w:r w:rsidRPr="00684186">
        <w:t>Acad</w:t>
      </w:r>
      <w:proofErr w:type="spellEnd"/>
      <w:r w:rsidRPr="00684186">
        <w:t xml:space="preserve"> Sci. 2014 Nov 4;111(44):15798–803. </w:t>
      </w:r>
    </w:p>
    <w:p w14:paraId="79CEF9CE" w14:textId="77777777" w:rsidR="00684186" w:rsidRPr="00684186" w:rsidRDefault="00684186" w:rsidP="00684186">
      <w:pPr>
        <w:pStyle w:val="Bibliography"/>
      </w:pPr>
      <w:r w:rsidRPr="00684186">
        <w:t xml:space="preserve">39. </w:t>
      </w:r>
      <w:r w:rsidRPr="00684186">
        <w:tab/>
      </w:r>
      <w:proofErr w:type="spellStart"/>
      <w:r w:rsidRPr="00684186">
        <w:t>Cobey</w:t>
      </w:r>
      <w:proofErr w:type="spellEnd"/>
      <w:r w:rsidRPr="00684186">
        <w:t xml:space="preserve"> S, Hensley SE. Immune history and influenza virus susceptibility. </w:t>
      </w:r>
      <w:proofErr w:type="spellStart"/>
      <w:r w:rsidRPr="00684186">
        <w:t>Curr</w:t>
      </w:r>
      <w:proofErr w:type="spellEnd"/>
      <w:r w:rsidRPr="00684186">
        <w:t xml:space="preserve"> </w:t>
      </w:r>
      <w:proofErr w:type="spellStart"/>
      <w:r w:rsidRPr="00684186">
        <w:t>Opin</w:t>
      </w:r>
      <w:proofErr w:type="spellEnd"/>
      <w:r w:rsidRPr="00684186">
        <w:t xml:space="preserve"> </w:t>
      </w:r>
      <w:proofErr w:type="spellStart"/>
      <w:r w:rsidRPr="00684186">
        <w:t>Virol</w:t>
      </w:r>
      <w:proofErr w:type="spellEnd"/>
      <w:r w:rsidRPr="00684186">
        <w:t xml:space="preserve">. 2017 Feb </w:t>
      </w:r>
      <w:proofErr w:type="gramStart"/>
      <w:r w:rsidRPr="00684186">
        <w:t>1;22:105</w:t>
      </w:r>
      <w:proofErr w:type="gramEnd"/>
      <w:r w:rsidRPr="00684186">
        <w:t xml:space="preserve">–11. </w:t>
      </w:r>
    </w:p>
    <w:p w14:paraId="14524102" w14:textId="77777777" w:rsidR="00684186" w:rsidRPr="00684186" w:rsidRDefault="00684186" w:rsidP="00684186">
      <w:pPr>
        <w:pStyle w:val="Bibliography"/>
      </w:pPr>
      <w:r w:rsidRPr="00684186">
        <w:t xml:space="preserve">40. </w:t>
      </w:r>
      <w:r w:rsidRPr="00684186">
        <w:tab/>
      </w:r>
      <w:proofErr w:type="spellStart"/>
      <w:r w:rsidRPr="00684186">
        <w:t>Tesini</w:t>
      </w:r>
      <w:proofErr w:type="spellEnd"/>
      <w:r w:rsidRPr="00684186">
        <w:t xml:space="preserve"> BL, </w:t>
      </w:r>
      <w:proofErr w:type="spellStart"/>
      <w:r w:rsidRPr="00684186">
        <w:t>Kanagaiah</w:t>
      </w:r>
      <w:proofErr w:type="spellEnd"/>
      <w:r w:rsidRPr="00684186">
        <w:t xml:space="preserve"> P, Wang J, Hahn M, </w:t>
      </w:r>
      <w:proofErr w:type="spellStart"/>
      <w:r w:rsidRPr="00684186">
        <w:t>Halliley</w:t>
      </w:r>
      <w:proofErr w:type="spellEnd"/>
      <w:r w:rsidRPr="00684186">
        <w:t xml:space="preserve"> JL, Chaves FA, et al. Broad Hemagglutinin-Specific Memory B Cell Expansion by Seasonal Influenza Virus Infection Reflects Early-Life Imprinting and Adaptation to the Infecting Virus. J </w:t>
      </w:r>
      <w:proofErr w:type="spellStart"/>
      <w:r w:rsidRPr="00684186">
        <w:t>Virol</w:t>
      </w:r>
      <w:proofErr w:type="spellEnd"/>
      <w:r w:rsidRPr="00684186">
        <w:t>. 2019 Apr 15;93(8</w:t>
      </w:r>
      <w:proofErr w:type="gramStart"/>
      <w:r w:rsidRPr="00684186">
        <w:t>):e</w:t>
      </w:r>
      <w:proofErr w:type="gramEnd"/>
      <w:r w:rsidRPr="00684186">
        <w:t xml:space="preserve">00169-19. </w:t>
      </w:r>
    </w:p>
    <w:p w14:paraId="3294B63B" w14:textId="77777777" w:rsidR="00684186" w:rsidRPr="00684186" w:rsidRDefault="00684186" w:rsidP="00684186">
      <w:pPr>
        <w:pStyle w:val="Bibliography"/>
      </w:pPr>
      <w:r w:rsidRPr="00684186">
        <w:t xml:space="preserve">41. </w:t>
      </w:r>
      <w:r w:rsidRPr="00684186">
        <w:tab/>
      </w:r>
      <w:proofErr w:type="spellStart"/>
      <w:r w:rsidRPr="00684186">
        <w:t>Rozo</w:t>
      </w:r>
      <w:proofErr w:type="spellEnd"/>
      <w:r w:rsidRPr="00684186">
        <w:t xml:space="preserve"> M, </w:t>
      </w:r>
      <w:proofErr w:type="spellStart"/>
      <w:r w:rsidRPr="00684186">
        <w:t>Gronvall</w:t>
      </w:r>
      <w:proofErr w:type="spellEnd"/>
      <w:r w:rsidRPr="00684186">
        <w:t xml:space="preserve"> GK. The Reemergent 1977 H1N1 Strain and the Gain-of-Function Debate. mBio. 2015 Sep 1;6(4</w:t>
      </w:r>
      <w:proofErr w:type="gramStart"/>
      <w:r w:rsidRPr="00684186">
        <w:t>):e</w:t>
      </w:r>
      <w:proofErr w:type="gramEnd"/>
      <w:r w:rsidRPr="00684186">
        <w:t xml:space="preserve">01013-15. </w:t>
      </w:r>
    </w:p>
    <w:p w14:paraId="0E1FBA5F" w14:textId="77777777" w:rsidR="00684186" w:rsidRPr="00684186" w:rsidRDefault="00684186" w:rsidP="00684186">
      <w:pPr>
        <w:pStyle w:val="Bibliography"/>
      </w:pPr>
      <w:r w:rsidRPr="00684186">
        <w:lastRenderedPageBreak/>
        <w:t xml:space="preserve">42. </w:t>
      </w:r>
      <w:r w:rsidRPr="00684186">
        <w:tab/>
      </w:r>
      <w:proofErr w:type="spellStart"/>
      <w:r w:rsidRPr="00684186">
        <w:t>Dushoff</w:t>
      </w:r>
      <w:proofErr w:type="spellEnd"/>
      <w:r w:rsidRPr="00684186">
        <w:t xml:space="preserve"> J, Plotkin JB, </w:t>
      </w:r>
      <w:proofErr w:type="spellStart"/>
      <w:r w:rsidRPr="00684186">
        <w:t>Viboud</w:t>
      </w:r>
      <w:proofErr w:type="spellEnd"/>
      <w:r w:rsidRPr="00684186">
        <w:t xml:space="preserve"> C, Earn DJD, Simonsen L. Mortality due to Influenza in the United States—An Annualized Regression Approach Using Multiple-Cause Mortality Data. Am J Epidemiol. 2006 Jan 15;163(2):181–7. </w:t>
      </w:r>
    </w:p>
    <w:p w14:paraId="723D862E" w14:textId="77777777" w:rsidR="00684186" w:rsidRPr="00684186" w:rsidRDefault="00684186" w:rsidP="00684186">
      <w:pPr>
        <w:pStyle w:val="Bibliography"/>
      </w:pPr>
      <w:r w:rsidRPr="00684186">
        <w:t xml:space="preserve">43. </w:t>
      </w:r>
      <w:r w:rsidRPr="00684186">
        <w:tab/>
      </w:r>
      <w:proofErr w:type="spellStart"/>
      <w:r w:rsidRPr="00684186">
        <w:t>Lewnard</w:t>
      </w:r>
      <w:proofErr w:type="spellEnd"/>
      <w:r w:rsidRPr="00684186">
        <w:t xml:space="preserve"> JA, </w:t>
      </w:r>
      <w:proofErr w:type="spellStart"/>
      <w:r w:rsidRPr="00684186">
        <w:t>Cobey</w:t>
      </w:r>
      <w:proofErr w:type="spellEnd"/>
      <w:r w:rsidRPr="00684186">
        <w:t xml:space="preserve"> S. Immune History and Influenza Vaccine Effectiveness. Vaccines. 2018 Jun;6(2):28. </w:t>
      </w:r>
    </w:p>
    <w:p w14:paraId="3D519157" w14:textId="77777777" w:rsidR="00684186" w:rsidRPr="00684186" w:rsidRDefault="00684186" w:rsidP="00684186">
      <w:pPr>
        <w:pStyle w:val="Bibliography"/>
      </w:pPr>
      <w:r w:rsidRPr="00684186">
        <w:t xml:space="preserve">44. </w:t>
      </w:r>
      <w:r w:rsidRPr="00684186">
        <w:tab/>
        <w:t xml:space="preserve">Gagnon A, Acosta E, Miller MS. Reporting and evaluating influenza virus surveillance data: An argument for incidence by single year of age. Vaccine. 2018 Oct 8;36(42):6249–52. </w:t>
      </w:r>
    </w:p>
    <w:p w14:paraId="7D418F8B" w14:textId="77777777" w:rsidR="00684186" w:rsidRPr="00684186" w:rsidRDefault="00684186" w:rsidP="00684186">
      <w:pPr>
        <w:pStyle w:val="Bibliography"/>
      </w:pPr>
      <w:r w:rsidRPr="00684186">
        <w:t xml:space="preserve">45. </w:t>
      </w:r>
      <w:r w:rsidRPr="00684186">
        <w:tab/>
      </w:r>
      <w:proofErr w:type="spellStart"/>
      <w:r w:rsidRPr="00684186">
        <w:t>Glezen</w:t>
      </w:r>
      <w:proofErr w:type="spellEnd"/>
      <w:r w:rsidRPr="00684186">
        <w:t xml:space="preserve"> WP, Keitel WA, Taber LH, Piedra PA, Clover RD, Couch RB. Age Distribution of Patients with Medically-Attended Illnesses Caused by Sequential Variants of Influenza A/H1N1: Comparison to Age-Specific Infection Rates, 1978–1989. Am J Epidemiol. 1991 Feb 1;133(3):296–304. </w:t>
      </w:r>
    </w:p>
    <w:p w14:paraId="572CB8A3" w14:textId="77777777" w:rsidR="00684186" w:rsidRPr="00684186" w:rsidRDefault="00684186" w:rsidP="00684186">
      <w:pPr>
        <w:pStyle w:val="Bibliography"/>
      </w:pPr>
      <w:r w:rsidRPr="00684186">
        <w:t xml:space="preserve">46. </w:t>
      </w:r>
      <w:r w:rsidRPr="00684186">
        <w:tab/>
      </w:r>
      <w:proofErr w:type="spellStart"/>
      <w:r w:rsidRPr="00684186">
        <w:t>Sagulenko</w:t>
      </w:r>
      <w:proofErr w:type="spellEnd"/>
      <w:r w:rsidRPr="00684186">
        <w:t xml:space="preserve"> P, Puller V, </w:t>
      </w:r>
      <w:proofErr w:type="spellStart"/>
      <w:r w:rsidRPr="00684186">
        <w:t>Neher</w:t>
      </w:r>
      <w:proofErr w:type="spellEnd"/>
      <w:r w:rsidRPr="00684186">
        <w:t xml:space="preserve"> RA. </w:t>
      </w:r>
      <w:proofErr w:type="spellStart"/>
      <w:r w:rsidRPr="00684186">
        <w:t>TreeTime</w:t>
      </w:r>
      <w:proofErr w:type="spellEnd"/>
      <w:r w:rsidRPr="00684186">
        <w:t xml:space="preserve">: Maximum-likelihood phylodynamic analysis. Virus </w:t>
      </w:r>
      <w:proofErr w:type="spellStart"/>
      <w:r w:rsidRPr="00684186">
        <w:t>Evol</w:t>
      </w:r>
      <w:proofErr w:type="spellEnd"/>
      <w:r w:rsidRPr="00684186">
        <w:t xml:space="preserve"> [Internet]. 2018 Jan 8 [cited 2019 Apr 12];4(1). Available from: https://www.ncbi.nlm.nih.gov/pmc/articles/PMC5758920/</w:t>
      </w:r>
    </w:p>
    <w:p w14:paraId="69B429D7" w14:textId="77777777" w:rsidR="00684186" w:rsidRPr="00684186" w:rsidRDefault="00684186" w:rsidP="00684186">
      <w:pPr>
        <w:pStyle w:val="Bibliography"/>
      </w:pPr>
      <w:r w:rsidRPr="00684186">
        <w:t xml:space="preserve">47. </w:t>
      </w:r>
      <w:r w:rsidRPr="00684186">
        <w:tab/>
        <w:t xml:space="preserve">Bogner P, Capua I, Lipman DJ, Cox NJ. A global initiative on sharing avian flu data. Nature. 2006 Aug;442(7106):981. </w:t>
      </w:r>
    </w:p>
    <w:p w14:paraId="13E0F316" w14:textId="5822AFCB" w:rsidR="007F5A89" w:rsidRDefault="0033629B" w:rsidP="00684186">
      <w:pPr>
        <w:pStyle w:val="Bibliography"/>
      </w:pPr>
      <w:r w:rsidRPr="009B1B56">
        <w:fldChar w:fldCharType="end"/>
      </w:r>
    </w:p>
    <w:p w14:paraId="7743EF3C" w14:textId="77777777" w:rsidR="007F5A89" w:rsidRDefault="007F5A89">
      <w:pPr>
        <w:spacing w:line="240" w:lineRule="auto"/>
        <w:ind w:firstLine="0"/>
      </w:pPr>
      <w:r>
        <w:br w:type="page"/>
      </w:r>
    </w:p>
    <w:p w14:paraId="6BC32E44" w14:textId="77777777" w:rsidR="007F5A89" w:rsidRPr="00971035" w:rsidRDefault="007F5A89" w:rsidP="007F5A89">
      <w:pPr>
        <w:pStyle w:val="Heading1"/>
      </w:pPr>
      <w:r w:rsidRPr="00971035">
        <w:lastRenderedPageBreak/>
        <w:t>Acknowledgements</w:t>
      </w:r>
    </w:p>
    <w:p w14:paraId="39D2E7F5" w14:textId="7474F2A8" w:rsidR="007F5A89" w:rsidRDefault="007F5A89" w:rsidP="007F5A89">
      <w:pPr>
        <w:shd w:val="clear" w:color="auto" w:fill="FFFFFF"/>
        <w:rPr>
          <w:color w:val="222222"/>
        </w:rPr>
      </w:pPr>
      <w:r w:rsidRPr="00971035">
        <w:t xml:space="preserve">We are grateful to Ken Komatsu and </w:t>
      </w:r>
      <w:r w:rsidRPr="00971035">
        <w:rPr>
          <w:szCs w:val="22"/>
          <w:shd w:val="clear" w:color="auto" w:fill="FFFFFF"/>
        </w:rPr>
        <w:t>Kristen Herrick</w:t>
      </w:r>
      <w:r w:rsidRPr="00971035">
        <w:rPr>
          <w:szCs w:val="22"/>
        </w:rPr>
        <w:t xml:space="preserve"> for their assistance with data access, and to Trevor Bedford for assistance accessing and interpreting antigenic distance data from </w:t>
      </w:r>
      <w:proofErr w:type="spellStart"/>
      <w:r w:rsidRPr="00971035">
        <w:rPr>
          <w:i/>
          <w:iCs/>
          <w:szCs w:val="22"/>
        </w:rPr>
        <w:t>Nextstrain</w:t>
      </w:r>
      <w:proofErr w:type="spellEnd"/>
      <w:r w:rsidRPr="00971035">
        <w:rPr>
          <w:szCs w:val="22"/>
        </w:rPr>
        <w:t xml:space="preserve">. We thank Lone Simonsen, and the </w:t>
      </w:r>
      <w:proofErr w:type="spellStart"/>
      <w:r w:rsidRPr="00971035">
        <w:rPr>
          <w:szCs w:val="22"/>
        </w:rPr>
        <w:t>Cobey</w:t>
      </w:r>
      <w:proofErr w:type="spellEnd"/>
      <w:r w:rsidRPr="00971035">
        <w:rPr>
          <w:szCs w:val="22"/>
        </w:rPr>
        <w:t xml:space="preserve"> lab, especially Phil Arevalo for helpful discussions. </w:t>
      </w:r>
      <w:r w:rsidRPr="00971035">
        <w:rPr>
          <w:bdr w:val="none" w:sz="0" w:space="0" w:color="auto" w:frame="1"/>
        </w:rPr>
        <w:t>KG was supported by the National Institutes of Health (</w:t>
      </w:r>
      <w:r w:rsidRPr="00971035">
        <w:t>F31AI134017, T32-GM008185</w:t>
      </w:r>
      <w:r w:rsidRPr="00971035">
        <w:rPr>
          <w:bdr w:val="none" w:sz="0" w:space="0" w:color="auto" w:frame="1"/>
        </w:rPr>
        <w:t xml:space="preserve">). JLS was supported by </w:t>
      </w:r>
      <w:r w:rsidRPr="00971035">
        <w:rPr>
          <w:color w:val="222222"/>
        </w:rPr>
        <w:t>NSF grants OCE-1335657 and DEB-1557022, SERDP RC-2635, and DARPA PREEMPT </w:t>
      </w:r>
      <w:r w:rsidRPr="00971035">
        <w:rPr>
          <w:color w:val="000000"/>
        </w:rPr>
        <w:t>D18AC00031.</w:t>
      </w:r>
    </w:p>
    <w:p w14:paraId="6B196237" w14:textId="77777777" w:rsidR="007F5A89" w:rsidRDefault="007F5A89" w:rsidP="007F5A89">
      <w:pPr>
        <w:spacing w:line="240" w:lineRule="auto"/>
      </w:pPr>
    </w:p>
    <w:p w14:paraId="47D9CB5F" w14:textId="77777777" w:rsidR="007F5A89" w:rsidRDefault="007F5A89" w:rsidP="007F5A89">
      <w:pPr>
        <w:pStyle w:val="Heading1"/>
      </w:pPr>
      <w:r>
        <w:t>Competing interests</w:t>
      </w:r>
    </w:p>
    <w:p w14:paraId="095BCADD" w14:textId="46814130" w:rsidR="007F5A89" w:rsidRDefault="007F5A89" w:rsidP="007F5A89">
      <w:pPr>
        <w:ind w:firstLine="0"/>
      </w:pPr>
      <w:r>
        <w:t>The authors declare no competing interests.</w:t>
      </w:r>
    </w:p>
    <w:p w14:paraId="67AEAC65" w14:textId="46AA3310" w:rsidR="003229D0" w:rsidRDefault="003229D0" w:rsidP="007F5A89">
      <w:pPr>
        <w:ind w:firstLine="0"/>
      </w:pPr>
    </w:p>
    <w:p w14:paraId="30358B64" w14:textId="58F94EB5" w:rsidR="003229D0" w:rsidRDefault="003229D0" w:rsidP="003229D0">
      <w:pPr>
        <w:pStyle w:val="Heading1"/>
      </w:pPr>
      <w:r>
        <w:t>Disclaimer</w:t>
      </w:r>
    </w:p>
    <w:p w14:paraId="0A75C349" w14:textId="031DF06B" w:rsidR="003229D0" w:rsidRDefault="003229D0" w:rsidP="003229D0">
      <w:pPr>
        <w:ind w:firstLine="0"/>
      </w:pPr>
      <w:r>
        <w:t>This work does not necessarily represent the views of the US government or the NIH.</w:t>
      </w:r>
    </w:p>
    <w:p w14:paraId="2182417A" w14:textId="77777777" w:rsidR="007F5A89" w:rsidRDefault="007F5A89" w:rsidP="007F5A89"/>
    <w:p w14:paraId="1D1699D9" w14:textId="77777777" w:rsidR="007F5A89" w:rsidRDefault="007F5A89" w:rsidP="007F5A89">
      <w:pPr>
        <w:pStyle w:val="Heading1"/>
      </w:pPr>
      <w:r>
        <w:t>Author contributions</w:t>
      </w:r>
    </w:p>
    <w:p w14:paraId="45450A0E" w14:textId="7CE8E54B" w:rsidR="0033629B" w:rsidRPr="009B1B56" w:rsidRDefault="007F5A89" w:rsidP="0033629B">
      <w:pPr>
        <w:ind w:firstLine="0"/>
      </w:pPr>
      <w:r>
        <w:t xml:space="preserve">MW, KG and JLS conceived of the </w:t>
      </w:r>
      <w:r w:rsidRPr="00DE166F">
        <w:t xml:space="preserve">questions and modeling analysis. CV and MW provided crucial </w:t>
      </w:r>
      <w:r w:rsidR="003C2CBE" w:rsidRPr="00DE166F">
        <w:t>assistance with</w:t>
      </w:r>
      <w:r w:rsidRPr="00DE166F">
        <w:t xml:space="preserve"> data access and study design.  SB and RB supervised data collection. KG wrote the code</w:t>
      </w:r>
      <w:r w:rsidR="003C2CBE" w:rsidRPr="00DE166F">
        <w:t xml:space="preserve"> and </w:t>
      </w:r>
      <w:r w:rsidRPr="00DE166F">
        <w:t>performed analyses</w:t>
      </w:r>
      <w:r w:rsidR="003C2CBE" w:rsidRPr="00DE166F">
        <w:t>, with supervision from JLS,</w:t>
      </w:r>
      <w:r w:rsidRPr="00DE166F">
        <w:t xml:space="preserve"> and </w:t>
      </w:r>
      <w:r w:rsidR="003C2CBE" w:rsidRPr="00DE166F">
        <w:t xml:space="preserve">drafted </w:t>
      </w:r>
      <w:r w:rsidRPr="00DE166F">
        <w:t xml:space="preserve">the manuscript. All authors provided and input on analysis and interpretation of the </w:t>
      </w:r>
      <w:proofErr w:type="gramStart"/>
      <w:r w:rsidRPr="00DE166F">
        <w:t>results, and</w:t>
      </w:r>
      <w:proofErr w:type="gramEnd"/>
      <w:r w:rsidRPr="00DE166F">
        <w:t xml:space="preserve"> </w:t>
      </w:r>
      <w:r w:rsidR="003C2CBE" w:rsidRPr="00DE166F">
        <w:t>helped revise and edit the manuscript text</w:t>
      </w:r>
      <w:r w:rsidRPr="00DE166F">
        <w:t>.</w:t>
      </w:r>
    </w:p>
    <w:sectPr w:rsidR="0033629B" w:rsidRPr="009B1B56" w:rsidSect="00C559A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Katelyn Gostic" w:date="2019-07-01T09:20:00Z" w:initials="KG">
    <w:p w14:paraId="005A8AA7" w14:textId="56EF88F2" w:rsidR="000D6FA9" w:rsidRDefault="000D6FA9">
      <w:pPr>
        <w:pStyle w:val="CommentText"/>
      </w:pPr>
      <w:r>
        <w:rPr>
          <w:rStyle w:val="CommentReference"/>
        </w:rPr>
        <w:annotationRef/>
      </w:r>
      <w:r>
        <w:t>Moved this up from the methods section below. I think this is short enough now that it should all be in one place, at the top of the manuscript.</w:t>
      </w:r>
    </w:p>
  </w:comment>
  <w:comment w:id="2" w:author="Viboud, Cecile (NIH/FIC) [E]" w:date="2019-06-26T14:11:00Z" w:initials="VC([">
    <w:p w14:paraId="2E986129" w14:textId="760BBCE8" w:rsidR="000D6FA9" w:rsidRDefault="000D6FA9">
      <w:pPr>
        <w:pStyle w:val="CommentText"/>
      </w:pPr>
      <w:r>
        <w:rPr>
          <w:rStyle w:val="CommentReference"/>
        </w:rPr>
        <w:annotationRef/>
      </w:r>
      <w:r>
        <w:t>Cite Trevor’s site here?</w:t>
      </w:r>
    </w:p>
  </w:comment>
  <w:comment w:id="3" w:author="Viboud, Cecile (NIH/FIC) [E]" w:date="2019-06-26T14:36:00Z" w:initials="VC([">
    <w:p w14:paraId="39C92C90" w14:textId="3CCB504D" w:rsidR="000D6FA9" w:rsidRDefault="000D6FA9">
      <w:pPr>
        <w:pStyle w:val="CommentText"/>
      </w:pPr>
      <w:r>
        <w:rPr>
          <w:rStyle w:val="CommentReference"/>
        </w:rPr>
        <w:annotationRef/>
      </w:r>
      <w:r>
        <w:t>Group 1 responses are also stronger than group 2 (based on titers). So perhaps narrower but also more of it, possibly because of long history of H1 circulation as you mention. But then this is group-level stuff, so not clear this is what is happening here.</w:t>
      </w:r>
    </w:p>
  </w:comment>
  <w:comment w:id="4" w:author="Viboud, Cecile (NIH/FIC) [E]" w:date="2019-06-26T14:40:00Z" w:initials="VC([">
    <w:p w14:paraId="7CEA9631" w14:textId="379BD22B" w:rsidR="000D6FA9" w:rsidRDefault="000D6FA9">
      <w:pPr>
        <w:pStyle w:val="CommentText"/>
      </w:pPr>
      <w:r>
        <w:rPr>
          <w:rStyle w:val="CommentReference"/>
        </w:rPr>
        <w:annotationRef/>
      </w:r>
      <w:r>
        <w:t>Why is so special about the 1968-1977 cohort? I can understand why those born before 1968 have enjoyed varied exposure. But not sure about the 1968-77 bracket</w:t>
      </w:r>
    </w:p>
  </w:comment>
  <w:comment w:id="5" w:author="Viboud, Cecile (NIH/FIC) [E]" w:date="2019-06-26T14:41:00Z" w:initials="VC([">
    <w:p w14:paraId="54D35AFC" w14:textId="38387832" w:rsidR="000D6FA9" w:rsidRDefault="000D6FA9">
      <w:pPr>
        <w:pStyle w:val="CommentText"/>
      </w:pPr>
      <w:r>
        <w:rPr>
          <w:rStyle w:val="CommentReference"/>
        </w:rPr>
        <w:annotationRef/>
      </w:r>
      <w:r>
        <w:t>One could argue that post-1977 cohorts have nicely balanced exposure to H1 and H3….</w:t>
      </w:r>
    </w:p>
  </w:comment>
  <w:comment w:id="6" w:author="Katelyn Gostic" w:date="2019-06-27T14:36:00Z" w:initials="KG">
    <w:p w14:paraId="73FE02CA" w14:textId="1A6816DA" w:rsidR="000D6FA9" w:rsidRDefault="000D6FA9">
      <w:pPr>
        <w:pStyle w:val="CommentText"/>
      </w:pPr>
      <w:r>
        <w:rPr>
          <w:rStyle w:val="CommentReference"/>
        </w:rPr>
        <w:annotationRef/>
      </w:r>
      <w:r>
        <w:t xml:space="preserve">I had been focusing on 1977 because that’s when H1 and H3 started co-circulating, but I agree after thinking about your comment that anyone born after 1968 would have had pretty mixed early-life </w:t>
      </w:r>
      <w:proofErr w:type="spellStart"/>
      <w:r>
        <w:t>exopsures</w:t>
      </w:r>
      <w:proofErr w:type="spellEnd"/>
      <w:r>
        <w:t>.</w:t>
      </w:r>
    </w:p>
  </w:comment>
  <w:comment w:id="7" w:author="Katelyn Gostic" w:date="2019-07-01T09:39:00Z" w:initials="KG">
    <w:p w14:paraId="31D2F7ED" w14:textId="7913B382" w:rsidR="007C7EBE" w:rsidRDefault="007C7EBE">
      <w:pPr>
        <w:pStyle w:val="CommentText"/>
      </w:pPr>
      <w:r>
        <w:rPr>
          <w:rStyle w:val="CommentReference"/>
        </w:rPr>
        <w:annotationRef/>
      </w:r>
      <w:r>
        <w:t>New e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5A8AA7" w15:done="0"/>
  <w15:commentEx w15:paraId="2E986129" w15:done="0"/>
  <w15:commentEx w15:paraId="39C92C90" w15:done="0"/>
  <w15:commentEx w15:paraId="7CEA9631" w15:done="0"/>
  <w15:commentEx w15:paraId="54D35AFC" w15:done="0"/>
  <w15:commentEx w15:paraId="73FE02CA" w15:paraIdParent="54D35AFC" w15:done="0"/>
  <w15:commentEx w15:paraId="31D2F7E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5A8AA7" w16cid:durableId="20C44EE8"/>
  <w16cid:commentId w16cid:paraId="2E986129" w16cid:durableId="20BDFB99"/>
  <w16cid:commentId w16cid:paraId="39C92C90" w16cid:durableId="20BE0184"/>
  <w16cid:commentId w16cid:paraId="7CEA9631" w16cid:durableId="20BE0240"/>
  <w16cid:commentId w16cid:paraId="54D35AFC" w16cid:durableId="20BE0280"/>
  <w16cid:commentId w16cid:paraId="73FE02CA" w16cid:durableId="20BF52FF"/>
  <w16cid:commentId w16cid:paraId="31D2F7ED" w16cid:durableId="20C453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135685" w14:textId="77777777" w:rsidR="003E7B0C" w:rsidRDefault="003E7B0C" w:rsidP="00657DC4">
      <w:pPr>
        <w:spacing w:line="240" w:lineRule="auto"/>
      </w:pPr>
      <w:r>
        <w:separator/>
      </w:r>
    </w:p>
  </w:endnote>
  <w:endnote w:type="continuationSeparator" w:id="0">
    <w:p w14:paraId="5A16FA21" w14:textId="77777777" w:rsidR="003E7B0C" w:rsidRDefault="003E7B0C" w:rsidP="00657D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5EA759" w14:textId="77777777" w:rsidR="003E7B0C" w:rsidRDefault="003E7B0C" w:rsidP="00657DC4">
      <w:pPr>
        <w:spacing w:line="240" w:lineRule="auto"/>
      </w:pPr>
      <w:r>
        <w:separator/>
      </w:r>
    </w:p>
  </w:footnote>
  <w:footnote w:type="continuationSeparator" w:id="0">
    <w:p w14:paraId="01612C81" w14:textId="77777777" w:rsidR="003E7B0C" w:rsidRDefault="003E7B0C" w:rsidP="00657D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A306EA"/>
    <w:multiLevelType w:val="multilevel"/>
    <w:tmpl w:val="FDE85D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F5F5E08"/>
    <w:multiLevelType w:val="hybridMultilevel"/>
    <w:tmpl w:val="B9B4CBEE"/>
    <w:lvl w:ilvl="0" w:tplc="E806C4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2CD6BD3"/>
    <w:multiLevelType w:val="hybridMultilevel"/>
    <w:tmpl w:val="C30C357A"/>
    <w:lvl w:ilvl="0" w:tplc="CB0401A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73055475"/>
    <w:multiLevelType w:val="hybridMultilevel"/>
    <w:tmpl w:val="B0BA79DE"/>
    <w:lvl w:ilvl="0" w:tplc="A184C2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lyn Gostic">
    <w15:presenceInfo w15:providerId="AD" w15:userId="S::kgostic@personalmicrosoftsoftware.ucla.edu::273de5bb-e76b-44f0-bde6-5c290d634e89"/>
  </w15:person>
  <w15:person w15:author="Viboud, Cecile (NIH/FIC) [E]">
    <w15:presenceInfo w15:providerId="AD" w15:userId="S-1-5-21-12604286-656692736-1848903544-396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481E"/>
    <w:rsid w:val="00000BCC"/>
    <w:rsid w:val="00004079"/>
    <w:rsid w:val="00004800"/>
    <w:rsid w:val="00007E37"/>
    <w:rsid w:val="00010704"/>
    <w:rsid w:val="00010DB3"/>
    <w:rsid w:val="00012B52"/>
    <w:rsid w:val="000134F2"/>
    <w:rsid w:val="00017EEF"/>
    <w:rsid w:val="00020923"/>
    <w:rsid w:val="0002311C"/>
    <w:rsid w:val="0002358B"/>
    <w:rsid w:val="000249D2"/>
    <w:rsid w:val="00025920"/>
    <w:rsid w:val="000279CC"/>
    <w:rsid w:val="00027C8C"/>
    <w:rsid w:val="0004108C"/>
    <w:rsid w:val="00041844"/>
    <w:rsid w:val="00043B30"/>
    <w:rsid w:val="00044271"/>
    <w:rsid w:val="00047F42"/>
    <w:rsid w:val="00052985"/>
    <w:rsid w:val="00053092"/>
    <w:rsid w:val="00053629"/>
    <w:rsid w:val="00057D81"/>
    <w:rsid w:val="0006047B"/>
    <w:rsid w:val="000604EA"/>
    <w:rsid w:val="00080DF5"/>
    <w:rsid w:val="00081621"/>
    <w:rsid w:val="00084C81"/>
    <w:rsid w:val="00090E68"/>
    <w:rsid w:val="00091B80"/>
    <w:rsid w:val="000932C5"/>
    <w:rsid w:val="0009422F"/>
    <w:rsid w:val="00096FE4"/>
    <w:rsid w:val="000A1CBD"/>
    <w:rsid w:val="000A534D"/>
    <w:rsid w:val="000A58C5"/>
    <w:rsid w:val="000A60EF"/>
    <w:rsid w:val="000A7558"/>
    <w:rsid w:val="000A7C38"/>
    <w:rsid w:val="000B1313"/>
    <w:rsid w:val="000B362C"/>
    <w:rsid w:val="000B6E54"/>
    <w:rsid w:val="000B7405"/>
    <w:rsid w:val="000C5BA0"/>
    <w:rsid w:val="000D0D6D"/>
    <w:rsid w:val="000D6698"/>
    <w:rsid w:val="000D6FA9"/>
    <w:rsid w:val="000D740B"/>
    <w:rsid w:val="000D7DC6"/>
    <w:rsid w:val="000D7E6B"/>
    <w:rsid w:val="000F21E5"/>
    <w:rsid w:val="000F6F65"/>
    <w:rsid w:val="001006F3"/>
    <w:rsid w:val="00101D12"/>
    <w:rsid w:val="0010345F"/>
    <w:rsid w:val="00105E12"/>
    <w:rsid w:val="00115228"/>
    <w:rsid w:val="001156DE"/>
    <w:rsid w:val="00116A67"/>
    <w:rsid w:val="00116E3F"/>
    <w:rsid w:val="001243A4"/>
    <w:rsid w:val="00130F28"/>
    <w:rsid w:val="00132A72"/>
    <w:rsid w:val="00132EBB"/>
    <w:rsid w:val="00134CED"/>
    <w:rsid w:val="00135F7B"/>
    <w:rsid w:val="00141A74"/>
    <w:rsid w:val="00141DDB"/>
    <w:rsid w:val="00143E5A"/>
    <w:rsid w:val="001446BC"/>
    <w:rsid w:val="00145904"/>
    <w:rsid w:val="00147979"/>
    <w:rsid w:val="001533AF"/>
    <w:rsid w:val="00155E20"/>
    <w:rsid w:val="0016048C"/>
    <w:rsid w:val="00165DB6"/>
    <w:rsid w:val="001717DC"/>
    <w:rsid w:val="001769EF"/>
    <w:rsid w:val="00184A22"/>
    <w:rsid w:val="001857FE"/>
    <w:rsid w:val="00191293"/>
    <w:rsid w:val="0019181F"/>
    <w:rsid w:val="001929DE"/>
    <w:rsid w:val="001944B6"/>
    <w:rsid w:val="001953D9"/>
    <w:rsid w:val="00197158"/>
    <w:rsid w:val="001A1306"/>
    <w:rsid w:val="001A1404"/>
    <w:rsid w:val="001A202D"/>
    <w:rsid w:val="001A45AE"/>
    <w:rsid w:val="001A7DA9"/>
    <w:rsid w:val="001B0E3E"/>
    <w:rsid w:val="001B5155"/>
    <w:rsid w:val="001B612B"/>
    <w:rsid w:val="001C10EE"/>
    <w:rsid w:val="001C36CA"/>
    <w:rsid w:val="001C4766"/>
    <w:rsid w:val="001C5292"/>
    <w:rsid w:val="001C744D"/>
    <w:rsid w:val="001D2B86"/>
    <w:rsid w:val="001D4FC6"/>
    <w:rsid w:val="001D5F83"/>
    <w:rsid w:val="001D75DD"/>
    <w:rsid w:val="001E2BD5"/>
    <w:rsid w:val="001E5BD8"/>
    <w:rsid w:val="001F2A69"/>
    <w:rsid w:val="001F6718"/>
    <w:rsid w:val="00201103"/>
    <w:rsid w:val="00204C88"/>
    <w:rsid w:val="0021138D"/>
    <w:rsid w:val="0021176C"/>
    <w:rsid w:val="00215657"/>
    <w:rsid w:val="00216EE6"/>
    <w:rsid w:val="002205C9"/>
    <w:rsid w:val="002209DF"/>
    <w:rsid w:val="0022367F"/>
    <w:rsid w:val="0022392F"/>
    <w:rsid w:val="00230C94"/>
    <w:rsid w:val="00241B71"/>
    <w:rsid w:val="002511E6"/>
    <w:rsid w:val="0025230C"/>
    <w:rsid w:val="00254C2E"/>
    <w:rsid w:val="00255E2E"/>
    <w:rsid w:val="002604A9"/>
    <w:rsid w:val="0026097F"/>
    <w:rsid w:val="00263E35"/>
    <w:rsid w:val="0026439E"/>
    <w:rsid w:val="00264636"/>
    <w:rsid w:val="00264A2E"/>
    <w:rsid w:val="00267632"/>
    <w:rsid w:val="00271B5A"/>
    <w:rsid w:val="00273D9F"/>
    <w:rsid w:val="00274F1C"/>
    <w:rsid w:val="00276EA6"/>
    <w:rsid w:val="002879F6"/>
    <w:rsid w:val="002971D6"/>
    <w:rsid w:val="002A02BA"/>
    <w:rsid w:val="002A0830"/>
    <w:rsid w:val="002A0B88"/>
    <w:rsid w:val="002A0C29"/>
    <w:rsid w:val="002B42F1"/>
    <w:rsid w:val="002B4C0B"/>
    <w:rsid w:val="002B6E69"/>
    <w:rsid w:val="002B7007"/>
    <w:rsid w:val="002B7093"/>
    <w:rsid w:val="002C0019"/>
    <w:rsid w:val="002C7616"/>
    <w:rsid w:val="002C7B9D"/>
    <w:rsid w:val="002D0DE7"/>
    <w:rsid w:val="002D6343"/>
    <w:rsid w:val="002D6568"/>
    <w:rsid w:val="002D7D40"/>
    <w:rsid w:val="002E07DB"/>
    <w:rsid w:val="002E25F7"/>
    <w:rsid w:val="002E2793"/>
    <w:rsid w:val="002E7568"/>
    <w:rsid w:val="002F0983"/>
    <w:rsid w:val="002F14EB"/>
    <w:rsid w:val="00300E8F"/>
    <w:rsid w:val="00304721"/>
    <w:rsid w:val="00304E5A"/>
    <w:rsid w:val="0030589E"/>
    <w:rsid w:val="00311582"/>
    <w:rsid w:val="00313B75"/>
    <w:rsid w:val="00314283"/>
    <w:rsid w:val="0031494E"/>
    <w:rsid w:val="00315F2A"/>
    <w:rsid w:val="003175A4"/>
    <w:rsid w:val="00317856"/>
    <w:rsid w:val="0032237E"/>
    <w:rsid w:val="003229D0"/>
    <w:rsid w:val="00324D07"/>
    <w:rsid w:val="00327E6D"/>
    <w:rsid w:val="00333BD4"/>
    <w:rsid w:val="0033629B"/>
    <w:rsid w:val="0033762F"/>
    <w:rsid w:val="0034104C"/>
    <w:rsid w:val="00341827"/>
    <w:rsid w:val="00342C51"/>
    <w:rsid w:val="00352B03"/>
    <w:rsid w:val="00354678"/>
    <w:rsid w:val="00354A5C"/>
    <w:rsid w:val="00355E8E"/>
    <w:rsid w:val="00356284"/>
    <w:rsid w:val="00370270"/>
    <w:rsid w:val="00370439"/>
    <w:rsid w:val="0037226F"/>
    <w:rsid w:val="00374483"/>
    <w:rsid w:val="00375762"/>
    <w:rsid w:val="00375FB7"/>
    <w:rsid w:val="00376C5D"/>
    <w:rsid w:val="00385338"/>
    <w:rsid w:val="003861AD"/>
    <w:rsid w:val="003A0592"/>
    <w:rsid w:val="003A18BB"/>
    <w:rsid w:val="003A482B"/>
    <w:rsid w:val="003A6A53"/>
    <w:rsid w:val="003B1129"/>
    <w:rsid w:val="003B229C"/>
    <w:rsid w:val="003B4553"/>
    <w:rsid w:val="003B5F3D"/>
    <w:rsid w:val="003B63E9"/>
    <w:rsid w:val="003C1B2A"/>
    <w:rsid w:val="003C2CBE"/>
    <w:rsid w:val="003C30F3"/>
    <w:rsid w:val="003C7BA2"/>
    <w:rsid w:val="003D25D9"/>
    <w:rsid w:val="003D712F"/>
    <w:rsid w:val="003E5005"/>
    <w:rsid w:val="003E7319"/>
    <w:rsid w:val="003E7B0C"/>
    <w:rsid w:val="003F19DC"/>
    <w:rsid w:val="003F3450"/>
    <w:rsid w:val="00403A1F"/>
    <w:rsid w:val="00404084"/>
    <w:rsid w:val="00414B53"/>
    <w:rsid w:val="00415A75"/>
    <w:rsid w:val="00416A06"/>
    <w:rsid w:val="00420ED5"/>
    <w:rsid w:val="00421667"/>
    <w:rsid w:val="004248FC"/>
    <w:rsid w:val="00424A99"/>
    <w:rsid w:val="00434B26"/>
    <w:rsid w:val="00436E33"/>
    <w:rsid w:val="004407D6"/>
    <w:rsid w:val="00447193"/>
    <w:rsid w:val="0044780C"/>
    <w:rsid w:val="00453C63"/>
    <w:rsid w:val="004568B5"/>
    <w:rsid w:val="00460482"/>
    <w:rsid w:val="004610C3"/>
    <w:rsid w:val="00463D56"/>
    <w:rsid w:val="00467547"/>
    <w:rsid w:val="00470AC4"/>
    <w:rsid w:val="00472895"/>
    <w:rsid w:val="00472B0E"/>
    <w:rsid w:val="00474931"/>
    <w:rsid w:val="004836EE"/>
    <w:rsid w:val="004840A3"/>
    <w:rsid w:val="00486497"/>
    <w:rsid w:val="004918B3"/>
    <w:rsid w:val="004920B2"/>
    <w:rsid w:val="004938D7"/>
    <w:rsid w:val="00497BB5"/>
    <w:rsid w:val="004A14C3"/>
    <w:rsid w:val="004A1C6A"/>
    <w:rsid w:val="004A488E"/>
    <w:rsid w:val="004A7254"/>
    <w:rsid w:val="004A7534"/>
    <w:rsid w:val="004B4050"/>
    <w:rsid w:val="004B4E62"/>
    <w:rsid w:val="004B7167"/>
    <w:rsid w:val="004B727D"/>
    <w:rsid w:val="004C2AB7"/>
    <w:rsid w:val="004C3BC8"/>
    <w:rsid w:val="004C67AF"/>
    <w:rsid w:val="004C6DE0"/>
    <w:rsid w:val="004C7478"/>
    <w:rsid w:val="004D37FA"/>
    <w:rsid w:val="004D3D44"/>
    <w:rsid w:val="004E2556"/>
    <w:rsid w:val="004E3106"/>
    <w:rsid w:val="004E46E2"/>
    <w:rsid w:val="004E504E"/>
    <w:rsid w:val="004E52C4"/>
    <w:rsid w:val="004E6708"/>
    <w:rsid w:val="004F5A58"/>
    <w:rsid w:val="004F644E"/>
    <w:rsid w:val="005008B8"/>
    <w:rsid w:val="0050423B"/>
    <w:rsid w:val="0050451F"/>
    <w:rsid w:val="00524E06"/>
    <w:rsid w:val="0053253B"/>
    <w:rsid w:val="00532D39"/>
    <w:rsid w:val="005351DF"/>
    <w:rsid w:val="0053733B"/>
    <w:rsid w:val="005376A4"/>
    <w:rsid w:val="00540462"/>
    <w:rsid w:val="0054138E"/>
    <w:rsid w:val="00542B73"/>
    <w:rsid w:val="00542E57"/>
    <w:rsid w:val="0054347A"/>
    <w:rsid w:val="005474E4"/>
    <w:rsid w:val="00550A7B"/>
    <w:rsid w:val="00551516"/>
    <w:rsid w:val="0055219B"/>
    <w:rsid w:val="0055245D"/>
    <w:rsid w:val="00552A46"/>
    <w:rsid w:val="00553349"/>
    <w:rsid w:val="00563A7C"/>
    <w:rsid w:val="00572094"/>
    <w:rsid w:val="005738F7"/>
    <w:rsid w:val="00573E69"/>
    <w:rsid w:val="0058000E"/>
    <w:rsid w:val="00585BEF"/>
    <w:rsid w:val="005869F2"/>
    <w:rsid w:val="00587D55"/>
    <w:rsid w:val="00587E40"/>
    <w:rsid w:val="00594D2E"/>
    <w:rsid w:val="00597E18"/>
    <w:rsid w:val="005A1BB1"/>
    <w:rsid w:val="005A436E"/>
    <w:rsid w:val="005A4427"/>
    <w:rsid w:val="005B01EB"/>
    <w:rsid w:val="005B65C1"/>
    <w:rsid w:val="005C25FA"/>
    <w:rsid w:val="005C2BF3"/>
    <w:rsid w:val="005C5CDD"/>
    <w:rsid w:val="005C6797"/>
    <w:rsid w:val="005C7A07"/>
    <w:rsid w:val="005D38D0"/>
    <w:rsid w:val="005D633D"/>
    <w:rsid w:val="005E0FF3"/>
    <w:rsid w:val="005E69EB"/>
    <w:rsid w:val="005E7CCE"/>
    <w:rsid w:val="005F1699"/>
    <w:rsid w:val="005F29DF"/>
    <w:rsid w:val="005F3FC5"/>
    <w:rsid w:val="005F4A47"/>
    <w:rsid w:val="005F4F75"/>
    <w:rsid w:val="005F5F36"/>
    <w:rsid w:val="00600C36"/>
    <w:rsid w:val="00602485"/>
    <w:rsid w:val="006078C7"/>
    <w:rsid w:val="00611455"/>
    <w:rsid w:val="006129FE"/>
    <w:rsid w:val="006158C9"/>
    <w:rsid w:val="00620CF7"/>
    <w:rsid w:val="00622512"/>
    <w:rsid w:val="006248A3"/>
    <w:rsid w:val="00627204"/>
    <w:rsid w:val="00631C1E"/>
    <w:rsid w:val="00632EFC"/>
    <w:rsid w:val="00635F86"/>
    <w:rsid w:val="00643BE7"/>
    <w:rsid w:val="00647DAD"/>
    <w:rsid w:val="00651FEA"/>
    <w:rsid w:val="006546BE"/>
    <w:rsid w:val="006573A8"/>
    <w:rsid w:val="00657DC4"/>
    <w:rsid w:val="0066204B"/>
    <w:rsid w:val="00664F70"/>
    <w:rsid w:val="00671B6D"/>
    <w:rsid w:val="006777DB"/>
    <w:rsid w:val="00680139"/>
    <w:rsid w:val="00684186"/>
    <w:rsid w:val="00692F5C"/>
    <w:rsid w:val="00692FF3"/>
    <w:rsid w:val="006932DF"/>
    <w:rsid w:val="0069449C"/>
    <w:rsid w:val="00697A38"/>
    <w:rsid w:val="00697E8C"/>
    <w:rsid w:val="006A0E88"/>
    <w:rsid w:val="006A52F7"/>
    <w:rsid w:val="006A6DA3"/>
    <w:rsid w:val="006B1D0B"/>
    <w:rsid w:val="006B23A0"/>
    <w:rsid w:val="006B24F2"/>
    <w:rsid w:val="006C00F2"/>
    <w:rsid w:val="006C54C9"/>
    <w:rsid w:val="006C5593"/>
    <w:rsid w:val="006D4FC8"/>
    <w:rsid w:val="006D69D8"/>
    <w:rsid w:val="006E09A5"/>
    <w:rsid w:val="006E0BF9"/>
    <w:rsid w:val="006E4B7E"/>
    <w:rsid w:val="006E7AA5"/>
    <w:rsid w:val="006F10B0"/>
    <w:rsid w:val="006F1E93"/>
    <w:rsid w:val="006F607F"/>
    <w:rsid w:val="007026BE"/>
    <w:rsid w:val="007061B4"/>
    <w:rsid w:val="00707A57"/>
    <w:rsid w:val="00707DCA"/>
    <w:rsid w:val="00712CDB"/>
    <w:rsid w:val="00713575"/>
    <w:rsid w:val="007136E8"/>
    <w:rsid w:val="007148A5"/>
    <w:rsid w:val="007171F9"/>
    <w:rsid w:val="00720C60"/>
    <w:rsid w:val="0072660E"/>
    <w:rsid w:val="0072729A"/>
    <w:rsid w:val="007304EA"/>
    <w:rsid w:val="00734EAB"/>
    <w:rsid w:val="00742355"/>
    <w:rsid w:val="00750183"/>
    <w:rsid w:val="00750A62"/>
    <w:rsid w:val="007642AC"/>
    <w:rsid w:val="00766109"/>
    <w:rsid w:val="00770F6B"/>
    <w:rsid w:val="00777458"/>
    <w:rsid w:val="00781621"/>
    <w:rsid w:val="0078216C"/>
    <w:rsid w:val="007841D5"/>
    <w:rsid w:val="00785F89"/>
    <w:rsid w:val="00787FCB"/>
    <w:rsid w:val="00794B7F"/>
    <w:rsid w:val="007A08D5"/>
    <w:rsid w:val="007A0A3A"/>
    <w:rsid w:val="007A3F2D"/>
    <w:rsid w:val="007A485E"/>
    <w:rsid w:val="007A700F"/>
    <w:rsid w:val="007B0B68"/>
    <w:rsid w:val="007C1B7B"/>
    <w:rsid w:val="007C1F6F"/>
    <w:rsid w:val="007C6452"/>
    <w:rsid w:val="007C7EBE"/>
    <w:rsid w:val="007D0420"/>
    <w:rsid w:val="007D1CA4"/>
    <w:rsid w:val="007D2374"/>
    <w:rsid w:val="007D23DE"/>
    <w:rsid w:val="007D766D"/>
    <w:rsid w:val="007F0193"/>
    <w:rsid w:val="007F387B"/>
    <w:rsid w:val="007F4DFF"/>
    <w:rsid w:val="007F5A89"/>
    <w:rsid w:val="007F6295"/>
    <w:rsid w:val="00800AC9"/>
    <w:rsid w:val="00802B48"/>
    <w:rsid w:val="00804002"/>
    <w:rsid w:val="00810966"/>
    <w:rsid w:val="00812530"/>
    <w:rsid w:val="00812FA4"/>
    <w:rsid w:val="008148CD"/>
    <w:rsid w:val="008170EE"/>
    <w:rsid w:val="008256B0"/>
    <w:rsid w:val="008260A7"/>
    <w:rsid w:val="008346CD"/>
    <w:rsid w:val="00834A71"/>
    <w:rsid w:val="008365EC"/>
    <w:rsid w:val="0084287E"/>
    <w:rsid w:val="00845B47"/>
    <w:rsid w:val="00847094"/>
    <w:rsid w:val="00847C4E"/>
    <w:rsid w:val="008518D2"/>
    <w:rsid w:val="00851A98"/>
    <w:rsid w:val="008524BA"/>
    <w:rsid w:val="00857387"/>
    <w:rsid w:val="00857DEF"/>
    <w:rsid w:val="00871899"/>
    <w:rsid w:val="00871931"/>
    <w:rsid w:val="00871E50"/>
    <w:rsid w:val="00872C2F"/>
    <w:rsid w:val="00873ADD"/>
    <w:rsid w:val="0087491A"/>
    <w:rsid w:val="00880CD3"/>
    <w:rsid w:val="008826B3"/>
    <w:rsid w:val="00886856"/>
    <w:rsid w:val="00890F08"/>
    <w:rsid w:val="008A2B54"/>
    <w:rsid w:val="008A5EA6"/>
    <w:rsid w:val="008B3F90"/>
    <w:rsid w:val="008B4D4B"/>
    <w:rsid w:val="008B7DF2"/>
    <w:rsid w:val="008C04AA"/>
    <w:rsid w:val="008C1337"/>
    <w:rsid w:val="008C41DA"/>
    <w:rsid w:val="008C6543"/>
    <w:rsid w:val="008D1198"/>
    <w:rsid w:val="008D69F5"/>
    <w:rsid w:val="008E271A"/>
    <w:rsid w:val="008E498A"/>
    <w:rsid w:val="008E7BD1"/>
    <w:rsid w:val="008F1F78"/>
    <w:rsid w:val="008F224C"/>
    <w:rsid w:val="008F4B08"/>
    <w:rsid w:val="008F5B01"/>
    <w:rsid w:val="008F6092"/>
    <w:rsid w:val="008F6480"/>
    <w:rsid w:val="009037CC"/>
    <w:rsid w:val="0091293E"/>
    <w:rsid w:val="00913D65"/>
    <w:rsid w:val="009154A6"/>
    <w:rsid w:val="00916A72"/>
    <w:rsid w:val="00921028"/>
    <w:rsid w:val="009217E5"/>
    <w:rsid w:val="00923C67"/>
    <w:rsid w:val="009251EC"/>
    <w:rsid w:val="00926A9C"/>
    <w:rsid w:val="00927D2E"/>
    <w:rsid w:val="00930D53"/>
    <w:rsid w:val="009311CF"/>
    <w:rsid w:val="00931ADB"/>
    <w:rsid w:val="0093627B"/>
    <w:rsid w:val="00937FB8"/>
    <w:rsid w:val="009410F9"/>
    <w:rsid w:val="009435DA"/>
    <w:rsid w:val="009457D6"/>
    <w:rsid w:val="0094753F"/>
    <w:rsid w:val="00953691"/>
    <w:rsid w:val="00954FDA"/>
    <w:rsid w:val="009555CB"/>
    <w:rsid w:val="00955C83"/>
    <w:rsid w:val="00966788"/>
    <w:rsid w:val="00966D05"/>
    <w:rsid w:val="009724A4"/>
    <w:rsid w:val="0097291F"/>
    <w:rsid w:val="00982FC6"/>
    <w:rsid w:val="00984A6F"/>
    <w:rsid w:val="00985FB5"/>
    <w:rsid w:val="00986CDC"/>
    <w:rsid w:val="009934F4"/>
    <w:rsid w:val="00995CFD"/>
    <w:rsid w:val="009A0B87"/>
    <w:rsid w:val="009A0E3E"/>
    <w:rsid w:val="009A11DF"/>
    <w:rsid w:val="009A3824"/>
    <w:rsid w:val="009A6A5E"/>
    <w:rsid w:val="009B0002"/>
    <w:rsid w:val="009B1B56"/>
    <w:rsid w:val="009B4937"/>
    <w:rsid w:val="009B5ACC"/>
    <w:rsid w:val="009D0923"/>
    <w:rsid w:val="009D19F9"/>
    <w:rsid w:val="009D43E5"/>
    <w:rsid w:val="009E0ABB"/>
    <w:rsid w:val="009E1848"/>
    <w:rsid w:val="009E4150"/>
    <w:rsid w:val="009E4ACD"/>
    <w:rsid w:val="009E7961"/>
    <w:rsid w:val="009E7B69"/>
    <w:rsid w:val="009F0AD0"/>
    <w:rsid w:val="009F0C16"/>
    <w:rsid w:val="009F1493"/>
    <w:rsid w:val="009F77BD"/>
    <w:rsid w:val="00A00944"/>
    <w:rsid w:val="00A02C2F"/>
    <w:rsid w:val="00A05ACC"/>
    <w:rsid w:val="00A062FC"/>
    <w:rsid w:val="00A069B8"/>
    <w:rsid w:val="00A070B6"/>
    <w:rsid w:val="00A12E9F"/>
    <w:rsid w:val="00A15A6A"/>
    <w:rsid w:val="00A15B59"/>
    <w:rsid w:val="00A17B55"/>
    <w:rsid w:val="00A225FF"/>
    <w:rsid w:val="00A22713"/>
    <w:rsid w:val="00A249E4"/>
    <w:rsid w:val="00A30478"/>
    <w:rsid w:val="00A40146"/>
    <w:rsid w:val="00A406CA"/>
    <w:rsid w:val="00A40F2F"/>
    <w:rsid w:val="00A43976"/>
    <w:rsid w:val="00A4473E"/>
    <w:rsid w:val="00A44D3D"/>
    <w:rsid w:val="00A461BC"/>
    <w:rsid w:val="00A50855"/>
    <w:rsid w:val="00A54FAC"/>
    <w:rsid w:val="00A55AAF"/>
    <w:rsid w:val="00A60E98"/>
    <w:rsid w:val="00A616B4"/>
    <w:rsid w:val="00A6279B"/>
    <w:rsid w:val="00A66228"/>
    <w:rsid w:val="00A700EC"/>
    <w:rsid w:val="00A70842"/>
    <w:rsid w:val="00A70B47"/>
    <w:rsid w:val="00A74679"/>
    <w:rsid w:val="00A774BB"/>
    <w:rsid w:val="00A777EC"/>
    <w:rsid w:val="00A806B4"/>
    <w:rsid w:val="00A82F33"/>
    <w:rsid w:val="00A86B46"/>
    <w:rsid w:val="00A90414"/>
    <w:rsid w:val="00A91633"/>
    <w:rsid w:val="00A93740"/>
    <w:rsid w:val="00A93E8E"/>
    <w:rsid w:val="00A93F57"/>
    <w:rsid w:val="00A94BB8"/>
    <w:rsid w:val="00A96AB5"/>
    <w:rsid w:val="00AA1584"/>
    <w:rsid w:val="00AA1F16"/>
    <w:rsid w:val="00AA276D"/>
    <w:rsid w:val="00AA5A95"/>
    <w:rsid w:val="00AB3421"/>
    <w:rsid w:val="00AB4102"/>
    <w:rsid w:val="00AB4854"/>
    <w:rsid w:val="00AB71DA"/>
    <w:rsid w:val="00AC40CF"/>
    <w:rsid w:val="00AC6B1C"/>
    <w:rsid w:val="00AC71AC"/>
    <w:rsid w:val="00AC7D23"/>
    <w:rsid w:val="00AC7F4B"/>
    <w:rsid w:val="00AD1DAF"/>
    <w:rsid w:val="00AD3787"/>
    <w:rsid w:val="00AD7175"/>
    <w:rsid w:val="00AE5678"/>
    <w:rsid w:val="00AE6706"/>
    <w:rsid w:val="00AF06AA"/>
    <w:rsid w:val="00AF6BE1"/>
    <w:rsid w:val="00AF71F6"/>
    <w:rsid w:val="00AF7F25"/>
    <w:rsid w:val="00B00A11"/>
    <w:rsid w:val="00B04A79"/>
    <w:rsid w:val="00B05A46"/>
    <w:rsid w:val="00B05FF2"/>
    <w:rsid w:val="00B11042"/>
    <w:rsid w:val="00B1126D"/>
    <w:rsid w:val="00B15E4C"/>
    <w:rsid w:val="00B20431"/>
    <w:rsid w:val="00B222F8"/>
    <w:rsid w:val="00B26135"/>
    <w:rsid w:val="00B268BB"/>
    <w:rsid w:val="00B26E78"/>
    <w:rsid w:val="00B279F4"/>
    <w:rsid w:val="00B32311"/>
    <w:rsid w:val="00B368C0"/>
    <w:rsid w:val="00B42541"/>
    <w:rsid w:val="00B47D8A"/>
    <w:rsid w:val="00B52845"/>
    <w:rsid w:val="00B52FEA"/>
    <w:rsid w:val="00B7003C"/>
    <w:rsid w:val="00B7417F"/>
    <w:rsid w:val="00B75C76"/>
    <w:rsid w:val="00B767FC"/>
    <w:rsid w:val="00B76CDE"/>
    <w:rsid w:val="00B80B72"/>
    <w:rsid w:val="00B80F80"/>
    <w:rsid w:val="00B81D4B"/>
    <w:rsid w:val="00B81F0A"/>
    <w:rsid w:val="00B82166"/>
    <w:rsid w:val="00B872C3"/>
    <w:rsid w:val="00B916C1"/>
    <w:rsid w:val="00B93295"/>
    <w:rsid w:val="00B93BD9"/>
    <w:rsid w:val="00B94AB5"/>
    <w:rsid w:val="00B972D9"/>
    <w:rsid w:val="00B978E7"/>
    <w:rsid w:val="00BA4AC4"/>
    <w:rsid w:val="00BB1FF8"/>
    <w:rsid w:val="00BB3160"/>
    <w:rsid w:val="00BB3F5B"/>
    <w:rsid w:val="00BB5138"/>
    <w:rsid w:val="00BB5BA8"/>
    <w:rsid w:val="00BB603B"/>
    <w:rsid w:val="00BB6F82"/>
    <w:rsid w:val="00BC3936"/>
    <w:rsid w:val="00BC46A0"/>
    <w:rsid w:val="00BD5149"/>
    <w:rsid w:val="00BD546B"/>
    <w:rsid w:val="00BE634D"/>
    <w:rsid w:val="00BE6F2C"/>
    <w:rsid w:val="00BF2E00"/>
    <w:rsid w:val="00C012F4"/>
    <w:rsid w:val="00C01A31"/>
    <w:rsid w:val="00C02DB8"/>
    <w:rsid w:val="00C02E9F"/>
    <w:rsid w:val="00C04A4E"/>
    <w:rsid w:val="00C10C9D"/>
    <w:rsid w:val="00C141BD"/>
    <w:rsid w:val="00C21CB5"/>
    <w:rsid w:val="00C24A48"/>
    <w:rsid w:val="00C2706E"/>
    <w:rsid w:val="00C32268"/>
    <w:rsid w:val="00C34550"/>
    <w:rsid w:val="00C36A19"/>
    <w:rsid w:val="00C4098A"/>
    <w:rsid w:val="00C436B3"/>
    <w:rsid w:val="00C44377"/>
    <w:rsid w:val="00C52709"/>
    <w:rsid w:val="00C559A8"/>
    <w:rsid w:val="00C57590"/>
    <w:rsid w:val="00C63E96"/>
    <w:rsid w:val="00C645C6"/>
    <w:rsid w:val="00C66B46"/>
    <w:rsid w:val="00C678EA"/>
    <w:rsid w:val="00C7084A"/>
    <w:rsid w:val="00C70E77"/>
    <w:rsid w:val="00C7659A"/>
    <w:rsid w:val="00C779D5"/>
    <w:rsid w:val="00C8419A"/>
    <w:rsid w:val="00C853A5"/>
    <w:rsid w:val="00C90FE2"/>
    <w:rsid w:val="00C9194E"/>
    <w:rsid w:val="00C94DC4"/>
    <w:rsid w:val="00C96919"/>
    <w:rsid w:val="00C972AF"/>
    <w:rsid w:val="00CA4106"/>
    <w:rsid w:val="00CB0303"/>
    <w:rsid w:val="00CC4B5E"/>
    <w:rsid w:val="00CC4C59"/>
    <w:rsid w:val="00CD0116"/>
    <w:rsid w:val="00CD076F"/>
    <w:rsid w:val="00CD07ED"/>
    <w:rsid w:val="00CD1755"/>
    <w:rsid w:val="00CD2ED4"/>
    <w:rsid w:val="00CD3039"/>
    <w:rsid w:val="00CD3D54"/>
    <w:rsid w:val="00CD6101"/>
    <w:rsid w:val="00CE3037"/>
    <w:rsid w:val="00CE3AA8"/>
    <w:rsid w:val="00CE5C17"/>
    <w:rsid w:val="00CE760C"/>
    <w:rsid w:val="00CE7F85"/>
    <w:rsid w:val="00CF035D"/>
    <w:rsid w:val="00CF1678"/>
    <w:rsid w:val="00CF22E1"/>
    <w:rsid w:val="00CF3874"/>
    <w:rsid w:val="00CF38C7"/>
    <w:rsid w:val="00CF38D4"/>
    <w:rsid w:val="00CF59BD"/>
    <w:rsid w:val="00D00DD4"/>
    <w:rsid w:val="00D01A19"/>
    <w:rsid w:val="00D03D67"/>
    <w:rsid w:val="00D040F5"/>
    <w:rsid w:val="00D06CC9"/>
    <w:rsid w:val="00D11C38"/>
    <w:rsid w:val="00D11EF1"/>
    <w:rsid w:val="00D129C8"/>
    <w:rsid w:val="00D1530D"/>
    <w:rsid w:val="00D157B3"/>
    <w:rsid w:val="00D21298"/>
    <w:rsid w:val="00D21EC4"/>
    <w:rsid w:val="00D271E1"/>
    <w:rsid w:val="00D304F6"/>
    <w:rsid w:val="00D3077B"/>
    <w:rsid w:val="00D3287E"/>
    <w:rsid w:val="00D33050"/>
    <w:rsid w:val="00D456A4"/>
    <w:rsid w:val="00D4602E"/>
    <w:rsid w:val="00D460CA"/>
    <w:rsid w:val="00D50243"/>
    <w:rsid w:val="00D50D0B"/>
    <w:rsid w:val="00D533E3"/>
    <w:rsid w:val="00D547EF"/>
    <w:rsid w:val="00D551D3"/>
    <w:rsid w:val="00D6036B"/>
    <w:rsid w:val="00D67C6C"/>
    <w:rsid w:val="00D71334"/>
    <w:rsid w:val="00D7348E"/>
    <w:rsid w:val="00D73EE7"/>
    <w:rsid w:val="00D74497"/>
    <w:rsid w:val="00D753F9"/>
    <w:rsid w:val="00D830A2"/>
    <w:rsid w:val="00D83A50"/>
    <w:rsid w:val="00D87B0A"/>
    <w:rsid w:val="00D87E32"/>
    <w:rsid w:val="00D90ADD"/>
    <w:rsid w:val="00D94A3E"/>
    <w:rsid w:val="00D96178"/>
    <w:rsid w:val="00D96FDB"/>
    <w:rsid w:val="00DA58ED"/>
    <w:rsid w:val="00DA64C4"/>
    <w:rsid w:val="00DA763F"/>
    <w:rsid w:val="00DA78F3"/>
    <w:rsid w:val="00DB2C53"/>
    <w:rsid w:val="00DB5EB9"/>
    <w:rsid w:val="00DB642D"/>
    <w:rsid w:val="00DB69DF"/>
    <w:rsid w:val="00DB6E2A"/>
    <w:rsid w:val="00DC0C78"/>
    <w:rsid w:val="00DC1B53"/>
    <w:rsid w:val="00DC356B"/>
    <w:rsid w:val="00DC431E"/>
    <w:rsid w:val="00DC593C"/>
    <w:rsid w:val="00DC6E9D"/>
    <w:rsid w:val="00DD0EAD"/>
    <w:rsid w:val="00DD31B1"/>
    <w:rsid w:val="00DD464D"/>
    <w:rsid w:val="00DD4753"/>
    <w:rsid w:val="00DD668A"/>
    <w:rsid w:val="00DD704D"/>
    <w:rsid w:val="00DE0520"/>
    <w:rsid w:val="00DE166F"/>
    <w:rsid w:val="00DE6F3E"/>
    <w:rsid w:val="00DF448B"/>
    <w:rsid w:val="00DF544D"/>
    <w:rsid w:val="00DF55B3"/>
    <w:rsid w:val="00DF5F35"/>
    <w:rsid w:val="00DF64ED"/>
    <w:rsid w:val="00E00AC7"/>
    <w:rsid w:val="00E0231C"/>
    <w:rsid w:val="00E04A79"/>
    <w:rsid w:val="00E058D9"/>
    <w:rsid w:val="00E125A6"/>
    <w:rsid w:val="00E1338D"/>
    <w:rsid w:val="00E25EF9"/>
    <w:rsid w:val="00E277A0"/>
    <w:rsid w:val="00E37367"/>
    <w:rsid w:val="00E41BD2"/>
    <w:rsid w:val="00E4315B"/>
    <w:rsid w:val="00E46C15"/>
    <w:rsid w:val="00E47429"/>
    <w:rsid w:val="00E50262"/>
    <w:rsid w:val="00E508B7"/>
    <w:rsid w:val="00E51433"/>
    <w:rsid w:val="00E678E2"/>
    <w:rsid w:val="00E74BFD"/>
    <w:rsid w:val="00E7753C"/>
    <w:rsid w:val="00E77AEE"/>
    <w:rsid w:val="00E81B5D"/>
    <w:rsid w:val="00E83171"/>
    <w:rsid w:val="00E87F7D"/>
    <w:rsid w:val="00E927DF"/>
    <w:rsid w:val="00E96D34"/>
    <w:rsid w:val="00E978E6"/>
    <w:rsid w:val="00E97AB8"/>
    <w:rsid w:val="00EA4DD9"/>
    <w:rsid w:val="00EA63CA"/>
    <w:rsid w:val="00EA660B"/>
    <w:rsid w:val="00EB0A82"/>
    <w:rsid w:val="00EB3FDD"/>
    <w:rsid w:val="00EB51E4"/>
    <w:rsid w:val="00EB70D9"/>
    <w:rsid w:val="00EC13ED"/>
    <w:rsid w:val="00EC2156"/>
    <w:rsid w:val="00EC26D1"/>
    <w:rsid w:val="00EC51FB"/>
    <w:rsid w:val="00EC67F1"/>
    <w:rsid w:val="00EE1AE1"/>
    <w:rsid w:val="00EE35FB"/>
    <w:rsid w:val="00EE43E9"/>
    <w:rsid w:val="00EE4535"/>
    <w:rsid w:val="00EF4342"/>
    <w:rsid w:val="00F00013"/>
    <w:rsid w:val="00F02268"/>
    <w:rsid w:val="00F02B0F"/>
    <w:rsid w:val="00F0421E"/>
    <w:rsid w:val="00F07474"/>
    <w:rsid w:val="00F075FF"/>
    <w:rsid w:val="00F11B85"/>
    <w:rsid w:val="00F12F97"/>
    <w:rsid w:val="00F23E77"/>
    <w:rsid w:val="00F33BE9"/>
    <w:rsid w:val="00F3405B"/>
    <w:rsid w:val="00F400FC"/>
    <w:rsid w:val="00F43F85"/>
    <w:rsid w:val="00F44932"/>
    <w:rsid w:val="00F50FDC"/>
    <w:rsid w:val="00F51E45"/>
    <w:rsid w:val="00F52272"/>
    <w:rsid w:val="00F557E7"/>
    <w:rsid w:val="00F57CDD"/>
    <w:rsid w:val="00F634D8"/>
    <w:rsid w:val="00F71834"/>
    <w:rsid w:val="00F724D4"/>
    <w:rsid w:val="00F76193"/>
    <w:rsid w:val="00F80CC0"/>
    <w:rsid w:val="00F8249F"/>
    <w:rsid w:val="00F91774"/>
    <w:rsid w:val="00F96437"/>
    <w:rsid w:val="00FA24F3"/>
    <w:rsid w:val="00FA2D56"/>
    <w:rsid w:val="00FA3F08"/>
    <w:rsid w:val="00FA4207"/>
    <w:rsid w:val="00FA4853"/>
    <w:rsid w:val="00FA6504"/>
    <w:rsid w:val="00FB1E9F"/>
    <w:rsid w:val="00FC0982"/>
    <w:rsid w:val="00FC0E5A"/>
    <w:rsid w:val="00FC36C9"/>
    <w:rsid w:val="00FC3A26"/>
    <w:rsid w:val="00FD3DBB"/>
    <w:rsid w:val="00FD43FB"/>
    <w:rsid w:val="00FD481E"/>
    <w:rsid w:val="00FD62D5"/>
    <w:rsid w:val="00FE079A"/>
    <w:rsid w:val="00FE186A"/>
    <w:rsid w:val="00FE450E"/>
    <w:rsid w:val="00FE6A33"/>
    <w:rsid w:val="00FE7A64"/>
    <w:rsid w:val="00FF2B9E"/>
    <w:rsid w:val="00FF5A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4C69B"/>
  <w15:chartTrackingRefBased/>
  <w15:docId w15:val="{ECB991DA-F64A-BA4D-99D3-B0448A1AC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1B56"/>
    <w:pPr>
      <w:spacing w:line="480" w:lineRule="auto"/>
      <w:ind w:firstLine="720"/>
    </w:pPr>
    <w:rPr>
      <w:rFonts w:ascii="Times New Roman" w:eastAsia="Times New Roman" w:hAnsi="Times New Roman" w:cs="Times New Roman"/>
      <w:sz w:val="22"/>
    </w:rPr>
  </w:style>
  <w:style w:type="paragraph" w:styleId="Heading1">
    <w:name w:val="heading 1"/>
    <w:basedOn w:val="Normal"/>
    <w:next w:val="Normal"/>
    <w:link w:val="Heading1Char"/>
    <w:uiPriority w:val="9"/>
    <w:qFormat/>
    <w:rsid w:val="000D6698"/>
    <w:pPr>
      <w:ind w:firstLine="0"/>
      <w:jc w:val="center"/>
      <w:outlineLvl w:val="0"/>
    </w:pPr>
    <w:rPr>
      <w:b/>
      <w:sz w:val="28"/>
      <w:szCs w:val="28"/>
    </w:rPr>
  </w:style>
  <w:style w:type="paragraph" w:styleId="Heading2">
    <w:name w:val="heading 2"/>
    <w:basedOn w:val="Normal"/>
    <w:next w:val="Normal"/>
    <w:link w:val="Heading2Char"/>
    <w:uiPriority w:val="9"/>
    <w:unhideWhenUsed/>
    <w:qFormat/>
    <w:rsid w:val="000D6698"/>
    <w:pPr>
      <w:ind w:firstLine="0"/>
      <w:outlineLvl w:val="1"/>
    </w:pPr>
    <w:rPr>
      <w:b/>
    </w:rPr>
  </w:style>
  <w:style w:type="paragraph" w:styleId="Heading3">
    <w:name w:val="heading 3"/>
    <w:basedOn w:val="Normal"/>
    <w:next w:val="Normal"/>
    <w:link w:val="Heading3Char"/>
    <w:uiPriority w:val="9"/>
    <w:unhideWhenUsed/>
    <w:qFormat/>
    <w:rsid w:val="000D6698"/>
    <w:pPr>
      <w:ind w:firstLine="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D481E"/>
    <w:pPr>
      <w:contextualSpacing/>
      <w:jc w:val="center"/>
    </w:pPr>
    <w:rPr>
      <w:rFonts w:eastAsiaTheme="majorEastAsia"/>
      <w:spacing w:val="-10"/>
      <w:kern w:val="28"/>
      <w:sz w:val="40"/>
      <w:szCs w:val="56"/>
    </w:rPr>
  </w:style>
  <w:style w:type="character" w:customStyle="1" w:styleId="TitleChar">
    <w:name w:val="Title Char"/>
    <w:basedOn w:val="DefaultParagraphFont"/>
    <w:link w:val="Title"/>
    <w:uiPriority w:val="10"/>
    <w:rsid w:val="00FD481E"/>
    <w:rPr>
      <w:rFonts w:ascii="Times New Roman" w:eastAsiaTheme="majorEastAsia" w:hAnsi="Times New Roman" w:cs="Times New Roman"/>
      <w:spacing w:val="-10"/>
      <w:kern w:val="28"/>
      <w:sz w:val="40"/>
      <w:szCs w:val="56"/>
    </w:rPr>
  </w:style>
  <w:style w:type="character" w:styleId="SubtleEmphasis">
    <w:name w:val="Subtle Emphasis"/>
    <w:aliases w:val="Superscript"/>
    <w:uiPriority w:val="19"/>
    <w:qFormat/>
    <w:rsid w:val="00FD481E"/>
    <w:rPr>
      <w:rFonts w:ascii="Times New Roman" w:hAnsi="Times New Roman" w:cs="Times New Roman"/>
      <w:vertAlign w:val="superscript"/>
    </w:rPr>
  </w:style>
  <w:style w:type="character" w:customStyle="1" w:styleId="Heading1Char">
    <w:name w:val="Heading 1 Char"/>
    <w:basedOn w:val="DefaultParagraphFont"/>
    <w:link w:val="Heading1"/>
    <w:uiPriority w:val="9"/>
    <w:rsid w:val="000D6698"/>
    <w:rPr>
      <w:rFonts w:ascii="Times New Roman" w:eastAsia="Times New Roman" w:hAnsi="Times New Roman" w:cs="Times New Roman"/>
      <w:b/>
      <w:sz w:val="28"/>
      <w:szCs w:val="28"/>
    </w:rPr>
  </w:style>
  <w:style w:type="character" w:styleId="CommentReference">
    <w:name w:val="annotation reference"/>
    <w:basedOn w:val="DefaultParagraphFont"/>
    <w:uiPriority w:val="99"/>
    <w:semiHidden/>
    <w:unhideWhenUsed/>
    <w:rsid w:val="0030589E"/>
    <w:rPr>
      <w:sz w:val="16"/>
      <w:szCs w:val="16"/>
    </w:rPr>
  </w:style>
  <w:style w:type="paragraph" w:styleId="CommentText">
    <w:name w:val="annotation text"/>
    <w:basedOn w:val="Normal"/>
    <w:link w:val="CommentTextChar"/>
    <w:uiPriority w:val="99"/>
    <w:unhideWhenUsed/>
    <w:rsid w:val="0030589E"/>
    <w:rPr>
      <w:sz w:val="20"/>
      <w:szCs w:val="20"/>
    </w:rPr>
  </w:style>
  <w:style w:type="character" w:customStyle="1" w:styleId="CommentTextChar">
    <w:name w:val="Comment Text Char"/>
    <w:basedOn w:val="DefaultParagraphFont"/>
    <w:link w:val="CommentText"/>
    <w:uiPriority w:val="99"/>
    <w:rsid w:val="0030589E"/>
    <w:rPr>
      <w:sz w:val="20"/>
      <w:szCs w:val="20"/>
    </w:rPr>
  </w:style>
  <w:style w:type="paragraph" w:styleId="BalloonText">
    <w:name w:val="Balloon Text"/>
    <w:basedOn w:val="Normal"/>
    <w:link w:val="BalloonTextChar"/>
    <w:uiPriority w:val="99"/>
    <w:semiHidden/>
    <w:unhideWhenUsed/>
    <w:rsid w:val="0030589E"/>
    <w:rPr>
      <w:sz w:val="18"/>
      <w:szCs w:val="18"/>
    </w:rPr>
  </w:style>
  <w:style w:type="character" w:customStyle="1" w:styleId="BalloonTextChar">
    <w:name w:val="Balloon Text Char"/>
    <w:basedOn w:val="DefaultParagraphFont"/>
    <w:link w:val="BalloonText"/>
    <w:uiPriority w:val="99"/>
    <w:semiHidden/>
    <w:rsid w:val="0030589E"/>
    <w:rPr>
      <w:rFonts w:ascii="Times New Roman" w:hAnsi="Times New Roman" w:cs="Times New Roman"/>
      <w:sz w:val="18"/>
      <w:szCs w:val="18"/>
    </w:rPr>
  </w:style>
  <w:style w:type="character" w:styleId="LineNumber">
    <w:name w:val="line number"/>
    <w:basedOn w:val="DefaultParagraphFont"/>
    <w:uiPriority w:val="99"/>
    <w:semiHidden/>
    <w:unhideWhenUsed/>
    <w:rsid w:val="0030589E"/>
  </w:style>
  <w:style w:type="character" w:styleId="Hyperlink">
    <w:name w:val="Hyperlink"/>
    <w:basedOn w:val="DefaultParagraphFont"/>
    <w:uiPriority w:val="99"/>
    <w:unhideWhenUsed/>
    <w:rsid w:val="0030589E"/>
    <w:rPr>
      <w:color w:val="0563C1" w:themeColor="hyperlink"/>
      <w:u w:val="single"/>
    </w:rPr>
  </w:style>
  <w:style w:type="character" w:customStyle="1" w:styleId="UnresolvedMention1">
    <w:name w:val="Unresolved Mention1"/>
    <w:basedOn w:val="DefaultParagraphFont"/>
    <w:uiPriority w:val="99"/>
    <w:semiHidden/>
    <w:unhideWhenUsed/>
    <w:rsid w:val="0030589E"/>
    <w:rPr>
      <w:color w:val="605E5C"/>
      <w:shd w:val="clear" w:color="auto" w:fill="E1DFDD"/>
    </w:rPr>
  </w:style>
  <w:style w:type="character" w:customStyle="1" w:styleId="Heading2Char">
    <w:name w:val="Heading 2 Char"/>
    <w:basedOn w:val="DefaultParagraphFont"/>
    <w:link w:val="Heading2"/>
    <w:uiPriority w:val="9"/>
    <w:rsid w:val="000D6698"/>
    <w:rPr>
      <w:rFonts w:ascii="Times New Roman" w:eastAsia="Times New Roman" w:hAnsi="Times New Roman" w:cs="Times New Roman"/>
      <w:b/>
    </w:rPr>
  </w:style>
  <w:style w:type="character" w:customStyle="1" w:styleId="Heading3Char">
    <w:name w:val="Heading 3 Char"/>
    <w:basedOn w:val="DefaultParagraphFont"/>
    <w:link w:val="Heading3"/>
    <w:uiPriority w:val="9"/>
    <w:rsid w:val="000D6698"/>
    <w:rPr>
      <w:rFonts w:ascii="Times New Roman" w:eastAsia="Times New Roman" w:hAnsi="Times New Roman" w:cs="Times New Roman"/>
      <w:b/>
      <w:i/>
    </w:rPr>
  </w:style>
  <w:style w:type="paragraph" w:styleId="CommentSubject">
    <w:name w:val="annotation subject"/>
    <w:basedOn w:val="CommentText"/>
    <w:next w:val="CommentText"/>
    <w:link w:val="CommentSubjectChar"/>
    <w:uiPriority w:val="99"/>
    <w:semiHidden/>
    <w:unhideWhenUsed/>
    <w:rsid w:val="009B4937"/>
    <w:pPr>
      <w:spacing w:line="240" w:lineRule="auto"/>
    </w:pPr>
    <w:rPr>
      <w:b/>
      <w:bCs/>
    </w:rPr>
  </w:style>
  <w:style w:type="character" w:customStyle="1" w:styleId="CommentSubjectChar">
    <w:name w:val="Comment Subject Char"/>
    <w:basedOn w:val="CommentTextChar"/>
    <w:link w:val="CommentSubject"/>
    <w:uiPriority w:val="99"/>
    <w:semiHidden/>
    <w:rsid w:val="009B4937"/>
    <w:rPr>
      <w:rFonts w:ascii="Times New Roman" w:eastAsia="Times New Roman" w:hAnsi="Times New Roman" w:cs="Times New Roman"/>
      <w:b/>
      <w:bCs/>
      <w:color w:val="222222"/>
      <w:sz w:val="20"/>
      <w:szCs w:val="20"/>
      <w:shd w:val="clear" w:color="auto" w:fill="FFFFFF"/>
    </w:rPr>
  </w:style>
  <w:style w:type="table" w:styleId="TableGrid">
    <w:name w:val="Table Grid"/>
    <w:basedOn w:val="TableNormal"/>
    <w:uiPriority w:val="39"/>
    <w:rsid w:val="005F4A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 ref"/>
    <w:basedOn w:val="Normal"/>
    <w:next w:val="Normal"/>
    <w:link w:val="SubtitleChar"/>
    <w:uiPriority w:val="11"/>
    <w:qFormat/>
    <w:rsid w:val="005869F2"/>
    <w:rPr>
      <w:b/>
      <w:i/>
    </w:rPr>
  </w:style>
  <w:style w:type="character" w:customStyle="1" w:styleId="SubtitleChar">
    <w:name w:val="Subtitle Char"/>
    <w:aliases w:val="Fig. ref Char"/>
    <w:basedOn w:val="DefaultParagraphFont"/>
    <w:link w:val="Subtitle"/>
    <w:uiPriority w:val="11"/>
    <w:rsid w:val="005869F2"/>
    <w:rPr>
      <w:rFonts w:ascii="Times New Roman" w:eastAsia="Times New Roman" w:hAnsi="Times New Roman" w:cs="Times New Roman"/>
      <w:b/>
      <w:i/>
      <w:color w:val="222222"/>
      <w:sz w:val="22"/>
      <w:szCs w:val="22"/>
      <w:shd w:val="clear" w:color="auto" w:fill="FFFFFF"/>
    </w:rPr>
  </w:style>
  <w:style w:type="paragraph" w:styleId="Header">
    <w:name w:val="header"/>
    <w:basedOn w:val="Normal"/>
    <w:link w:val="HeaderChar"/>
    <w:uiPriority w:val="99"/>
    <w:unhideWhenUsed/>
    <w:rsid w:val="00657DC4"/>
    <w:pPr>
      <w:tabs>
        <w:tab w:val="center" w:pos="4680"/>
        <w:tab w:val="right" w:pos="9360"/>
      </w:tabs>
      <w:spacing w:line="240" w:lineRule="auto"/>
    </w:pPr>
  </w:style>
  <w:style w:type="character" w:customStyle="1" w:styleId="HeaderChar">
    <w:name w:val="Header Char"/>
    <w:basedOn w:val="DefaultParagraphFont"/>
    <w:link w:val="Header"/>
    <w:uiPriority w:val="99"/>
    <w:rsid w:val="00657DC4"/>
    <w:rPr>
      <w:rFonts w:ascii="Times New Roman" w:eastAsia="Times New Roman" w:hAnsi="Times New Roman" w:cs="Times New Roman"/>
      <w:color w:val="222222"/>
      <w:sz w:val="22"/>
      <w:szCs w:val="22"/>
      <w:shd w:val="clear" w:color="auto" w:fill="FFFFFF"/>
    </w:rPr>
  </w:style>
  <w:style w:type="paragraph" w:styleId="Footer">
    <w:name w:val="footer"/>
    <w:basedOn w:val="Normal"/>
    <w:link w:val="FooterChar"/>
    <w:uiPriority w:val="99"/>
    <w:unhideWhenUsed/>
    <w:rsid w:val="00657DC4"/>
    <w:pPr>
      <w:tabs>
        <w:tab w:val="center" w:pos="4680"/>
        <w:tab w:val="right" w:pos="9360"/>
      </w:tabs>
      <w:spacing w:line="240" w:lineRule="auto"/>
    </w:pPr>
  </w:style>
  <w:style w:type="character" w:customStyle="1" w:styleId="FooterChar">
    <w:name w:val="Footer Char"/>
    <w:basedOn w:val="DefaultParagraphFont"/>
    <w:link w:val="Footer"/>
    <w:uiPriority w:val="99"/>
    <w:rsid w:val="00657DC4"/>
    <w:rPr>
      <w:rFonts w:ascii="Times New Roman" w:eastAsia="Times New Roman" w:hAnsi="Times New Roman" w:cs="Times New Roman"/>
      <w:color w:val="222222"/>
      <w:sz w:val="22"/>
      <w:szCs w:val="22"/>
      <w:shd w:val="clear" w:color="auto" w:fill="FFFFFF"/>
    </w:rPr>
  </w:style>
  <w:style w:type="character" w:styleId="PlaceholderText">
    <w:name w:val="Placeholder Text"/>
    <w:basedOn w:val="DefaultParagraphFont"/>
    <w:uiPriority w:val="99"/>
    <w:semiHidden/>
    <w:rsid w:val="00EC67F1"/>
    <w:rPr>
      <w:color w:val="808080"/>
    </w:rPr>
  </w:style>
  <w:style w:type="paragraph" w:styleId="Bibliography">
    <w:name w:val="Bibliography"/>
    <w:basedOn w:val="Normal"/>
    <w:next w:val="Normal"/>
    <w:uiPriority w:val="37"/>
    <w:unhideWhenUsed/>
    <w:rsid w:val="00276EA6"/>
    <w:pPr>
      <w:tabs>
        <w:tab w:val="left" w:pos="500"/>
      </w:tabs>
      <w:spacing w:after="240" w:line="240" w:lineRule="auto"/>
      <w:ind w:left="504" w:hanging="504"/>
    </w:pPr>
  </w:style>
  <w:style w:type="paragraph" w:styleId="Revision">
    <w:name w:val="Revision"/>
    <w:hidden/>
    <w:uiPriority w:val="99"/>
    <w:semiHidden/>
    <w:rsid w:val="00EC26D1"/>
    <w:rPr>
      <w:rFonts w:ascii="Times New Roman" w:eastAsia="Times New Roman" w:hAnsi="Times New Roman" w:cs="Times New Roman"/>
      <w:color w:val="222222"/>
      <w:sz w:val="22"/>
      <w:szCs w:val="22"/>
    </w:rPr>
  </w:style>
  <w:style w:type="character" w:styleId="FollowedHyperlink">
    <w:name w:val="FollowedHyperlink"/>
    <w:basedOn w:val="DefaultParagraphFont"/>
    <w:uiPriority w:val="99"/>
    <w:semiHidden/>
    <w:unhideWhenUsed/>
    <w:rsid w:val="00C70E7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146156">
      <w:bodyDiv w:val="1"/>
      <w:marLeft w:val="0"/>
      <w:marRight w:val="0"/>
      <w:marTop w:val="0"/>
      <w:marBottom w:val="0"/>
      <w:divBdr>
        <w:top w:val="none" w:sz="0" w:space="0" w:color="auto"/>
        <w:left w:val="none" w:sz="0" w:space="0" w:color="auto"/>
        <w:bottom w:val="none" w:sz="0" w:space="0" w:color="auto"/>
        <w:right w:val="none" w:sz="0" w:space="0" w:color="auto"/>
      </w:divBdr>
    </w:div>
    <w:div w:id="549078825">
      <w:bodyDiv w:val="1"/>
      <w:marLeft w:val="0"/>
      <w:marRight w:val="0"/>
      <w:marTop w:val="0"/>
      <w:marBottom w:val="0"/>
      <w:divBdr>
        <w:top w:val="none" w:sz="0" w:space="0" w:color="auto"/>
        <w:left w:val="none" w:sz="0" w:space="0" w:color="auto"/>
        <w:bottom w:val="none" w:sz="0" w:space="0" w:color="auto"/>
        <w:right w:val="none" w:sz="0" w:space="0" w:color="auto"/>
      </w:divBdr>
    </w:div>
    <w:div w:id="551355995">
      <w:bodyDiv w:val="1"/>
      <w:marLeft w:val="0"/>
      <w:marRight w:val="0"/>
      <w:marTop w:val="0"/>
      <w:marBottom w:val="0"/>
      <w:divBdr>
        <w:top w:val="none" w:sz="0" w:space="0" w:color="auto"/>
        <w:left w:val="none" w:sz="0" w:space="0" w:color="auto"/>
        <w:bottom w:val="none" w:sz="0" w:space="0" w:color="auto"/>
        <w:right w:val="none" w:sz="0" w:space="0" w:color="auto"/>
      </w:divBdr>
    </w:div>
    <w:div w:id="583761751">
      <w:bodyDiv w:val="1"/>
      <w:marLeft w:val="0"/>
      <w:marRight w:val="0"/>
      <w:marTop w:val="0"/>
      <w:marBottom w:val="0"/>
      <w:divBdr>
        <w:top w:val="none" w:sz="0" w:space="0" w:color="auto"/>
        <w:left w:val="none" w:sz="0" w:space="0" w:color="auto"/>
        <w:bottom w:val="none" w:sz="0" w:space="0" w:color="auto"/>
        <w:right w:val="none" w:sz="0" w:space="0" w:color="auto"/>
      </w:divBdr>
    </w:div>
    <w:div w:id="640772244">
      <w:bodyDiv w:val="1"/>
      <w:marLeft w:val="0"/>
      <w:marRight w:val="0"/>
      <w:marTop w:val="0"/>
      <w:marBottom w:val="0"/>
      <w:divBdr>
        <w:top w:val="none" w:sz="0" w:space="0" w:color="auto"/>
        <w:left w:val="none" w:sz="0" w:space="0" w:color="auto"/>
        <w:bottom w:val="none" w:sz="0" w:space="0" w:color="auto"/>
        <w:right w:val="none" w:sz="0" w:space="0" w:color="auto"/>
      </w:divBdr>
    </w:div>
    <w:div w:id="648095294">
      <w:bodyDiv w:val="1"/>
      <w:marLeft w:val="0"/>
      <w:marRight w:val="0"/>
      <w:marTop w:val="0"/>
      <w:marBottom w:val="0"/>
      <w:divBdr>
        <w:top w:val="none" w:sz="0" w:space="0" w:color="auto"/>
        <w:left w:val="none" w:sz="0" w:space="0" w:color="auto"/>
        <w:bottom w:val="none" w:sz="0" w:space="0" w:color="auto"/>
        <w:right w:val="none" w:sz="0" w:space="0" w:color="auto"/>
      </w:divBdr>
    </w:div>
    <w:div w:id="684139312">
      <w:bodyDiv w:val="1"/>
      <w:marLeft w:val="0"/>
      <w:marRight w:val="0"/>
      <w:marTop w:val="0"/>
      <w:marBottom w:val="0"/>
      <w:divBdr>
        <w:top w:val="none" w:sz="0" w:space="0" w:color="auto"/>
        <w:left w:val="none" w:sz="0" w:space="0" w:color="auto"/>
        <w:bottom w:val="none" w:sz="0" w:space="0" w:color="auto"/>
        <w:right w:val="none" w:sz="0" w:space="0" w:color="auto"/>
      </w:divBdr>
      <w:divsChild>
        <w:div w:id="1555462650">
          <w:marLeft w:val="0"/>
          <w:marRight w:val="0"/>
          <w:marTop w:val="0"/>
          <w:marBottom w:val="0"/>
          <w:divBdr>
            <w:top w:val="none" w:sz="0" w:space="0" w:color="auto"/>
            <w:left w:val="none" w:sz="0" w:space="0" w:color="auto"/>
            <w:bottom w:val="none" w:sz="0" w:space="0" w:color="auto"/>
            <w:right w:val="none" w:sz="0" w:space="0" w:color="auto"/>
          </w:divBdr>
          <w:divsChild>
            <w:div w:id="1942686087">
              <w:marLeft w:val="0"/>
              <w:marRight w:val="0"/>
              <w:marTop w:val="0"/>
              <w:marBottom w:val="0"/>
              <w:divBdr>
                <w:top w:val="none" w:sz="0" w:space="0" w:color="auto"/>
                <w:left w:val="none" w:sz="0" w:space="0" w:color="auto"/>
                <w:bottom w:val="none" w:sz="0" w:space="0" w:color="auto"/>
                <w:right w:val="none" w:sz="0" w:space="0" w:color="auto"/>
              </w:divBdr>
              <w:divsChild>
                <w:div w:id="828785812">
                  <w:marLeft w:val="0"/>
                  <w:marRight w:val="0"/>
                  <w:marTop w:val="0"/>
                  <w:marBottom w:val="0"/>
                  <w:divBdr>
                    <w:top w:val="none" w:sz="0" w:space="0" w:color="auto"/>
                    <w:left w:val="none" w:sz="0" w:space="0" w:color="auto"/>
                    <w:bottom w:val="none" w:sz="0" w:space="0" w:color="auto"/>
                    <w:right w:val="none" w:sz="0" w:space="0" w:color="auto"/>
                  </w:divBdr>
                </w:div>
              </w:divsChild>
            </w:div>
            <w:div w:id="702562782">
              <w:marLeft w:val="0"/>
              <w:marRight w:val="0"/>
              <w:marTop w:val="0"/>
              <w:marBottom w:val="0"/>
              <w:divBdr>
                <w:top w:val="none" w:sz="0" w:space="0" w:color="auto"/>
                <w:left w:val="none" w:sz="0" w:space="0" w:color="auto"/>
                <w:bottom w:val="none" w:sz="0" w:space="0" w:color="auto"/>
                <w:right w:val="none" w:sz="0" w:space="0" w:color="auto"/>
              </w:divBdr>
              <w:divsChild>
                <w:div w:id="277445919">
                  <w:marLeft w:val="0"/>
                  <w:marRight w:val="0"/>
                  <w:marTop w:val="0"/>
                  <w:marBottom w:val="0"/>
                  <w:divBdr>
                    <w:top w:val="none" w:sz="0" w:space="0" w:color="auto"/>
                    <w:left w:val="none" w:sz="0" w:space="0" w:color="auto"/>
                    <w:bottom w:val="none" w:sz="0" w:space="0" w:color="auto"/>
                    <w:right w:val="none" w:sz="0" w:space="0" w:color="auto"/>
                  </w:divBdr>
                </w:div>
              </w:divsChild>
            </w:div>
            <w:div w:id="775952014">
              <w:marLeft w:val="0"/>
              <w:marRight w:val="0"/>
              <w:marTop w:val="0"/>
              <w:marBottom w:val="0"/>
              <w:divBdr>
                <w:top w:val="none" w:sz="0" w:space="0" w:color="auto"/>
                <w:left w:val="none" w:sz="0" w:space="0" w:color="auto"/>
                <w:bottom w:val="none" w:sz="0" w:space="0" w:color="auto"/>
                <w:right w:val="none" w:sz="0" w:space="0" w:color="auto"/>
              </w:divBdr>
              <w:divsChild>
                <w:div w:id="35005200">
                  <w:marLeft w:val="0"/>
                  <w:marRight w:val="0"/>
                  <w:marTop w:val="0"/>
                  <w:marBottom w:val="0"/>
                  <w:divBdr>
                    <w:top w:val="none" w:sz="0" w:space="0" w:color="auto"/>
                    <w:left w:val="none" w:sz="0" w:space="0" w:color="auto"/>
                    <w:bottom w:val="none" w:sz="0" w:space="0" w:color="auto"/>
                    <w:right w:val="none" w:sz="0" w:space="0" w:color="auto"/>
                  </w:divBdr>
                </w:div>
              </w:divsChild>
            </w:div>
            <w:div w:id="1509323806">
              <w:marLeft w:val="0"/>
              <w:marRight w:val="0"/>
              <w:marTop w:val="0"/>
              <w:marBottom w:val="0"/>
              <w:divBdr>
                <w:top w:val="none" w:sz="0" w:space="0" w:color="auto"/>
                <w:left w:val="none" w:sz="0" w:space="0" w:color="auto"/>
                <w:bottom w:val="none" w:sz="0" w:space="0" w:color="auto"/>
                <w:right w:val="none" w:sz="0" w:space="0" w:color="auto"/>
              </w:divBdr>
              <w:divsChild>
                <w:div w:id="124880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545854">
      <w:bodyDiv w:val="1"/>
      <w:marLeft w:val="0"/>
      <w:marRight w:val="0"/>
      <w:marTop w:val="0"/>
      <w:marBottom w:val="0"/>
      <w:divBdr>
        <w:top w:val="none" w:sz="0" w:space="0" w:color="auto"/>
        <w:left w:val="none" w:sz="0" w:space="0" w:color="auto"/>
        <w:bottom w:val="none" w:sz="0" w:space="0" w:color="auto"/>
        <w:right w:val="none" w:sz="0" w:space="0" w:color="auto"/>
      </w:divBdr>
    </w:div>
    <w:div w:id="1089154988">
      <w:bodyDiv w:val="1"/>
      <w:marLeft w:val="0"/>
      <w:marRight w:val="0"/>
      <w:marTop w:val="0"/>
      <w:marBottom w:val="0"/>
      <w:divBdr>
        <w:top w:val="none" w:sz="0" w:space="0" w:color="auto"/>
        <w:left w:val="none" w:sz="0" w:space="0" w:color="auto"/>
        <w:bottom w:val="none" w:sz="0" w:space="0" w:color="auto"/>
        <w:right w:val="none" w:sz="0" w:space="0" w:color="auto"/>
      </w:divBdr>
    </w:div>
    <w:div w:id="1135874068">
      <w:bodyDiv w:val="1"/>
      <w:marLeft w:val="0"/>
      <w:marRight w:val="0"/>
      <w:marTop w:val="0"/>
      <w:marBottom w:val="0"/>
      <w:divBdr>
        <w:top w:val="none" w:sz="0" w:space="0" w:color="auto"/>
        <w:left w:val="none" w:sz="0" w:space="0" w:color="auto"/>
        <w:bottom w:val="none" w:sz="0" w:space="0" w:color="auto"/>
        <w:right w:val="none" w:sz="0" w:space="0" w:color="auto"/>
      </w:divBdr>
    </w:div>
    <w:div w:id="1153260191">
      <w:bodyDiv w:val="1"/>
      <w:marLeft w:val="0"/>
      <w:marRight w:val="0"/>
      <w:marTop w:val="0"/>
      <w:marBottom w:val="0"/>
      <w:divBdr>
        <w:top w:val="none" w:sz="0" w:space="0" w:color="auto"/>
        <w:left w:val="none" w:sz="0" w:space="0" w:color="auto"/>
        <w:bottom w:val="none" w:sz="0" w:space="0" w:color="auto"/>
        <w:right w:val="none" w:sz="0" w:space="0" w:color="auto"/>
      </w:divBdr>
    </w:div>
    <w:div w:id="1437821571">
      <w:bodyDiv w:val="1"/>
      <w:marLeft w:val="0"/>
      <w:marRight w:val="0"/>
      <w:marTop w:val="0"/>
      <w:marBottom w:val="0"/>
      <w:divBdr>
        <w:top w:val="none" w:sz="0" w:space="0" w:color="auto"/>
        <w:left w:val="none" w:sz="0" w:space="0" w:color="auto"/>
        <w:bottom w:val="none" w:sz="0" w:space="0" w:color="auto"/>
        <w:right w:val="none" w:sz="0" w:space="0" w:color="auto"/>
      </w:divBdr>
    </w:div>
    <w:div w:id="1624191149">
      <w:bodyDiv w:val="1"/>
      <w:marLeft w:val="0"/>
      <w:marRight w:val="0"/>
      <w:marTop w:val="0"/>
      <w:marBottom w:val="0"/>
      <w:divBdr>
        <w:top w:val="none" w:sz="0" w:space="0" w:color="auto"/>
        <w:left w:val="none" w:sz="0" w:space="0" w:color="auto"/>
        <w:bottom w:val="none" w:sz="0" w:space="0" w:color="auto"/>
        <w:right w:val="none" w:sz="0" w:space="0" w:color="auto"/>
      </w:divBdr>
    </w:div>
    <w:div w:id="1628052249">
      <w:bodyDiv w:val="1"/>
      <w:marLeft w:val="0"/>
      <w:marRight w:val="0"/>
      <w:marTop w:val="0"/>
      <w:marBottom w:val="0"/>
      <w:divBdr>
        <w:top w:val="none" w:sz="0" w:space="0" w:color="auto"/>
        <w:left w:val="none" w:sz="0" w:space="0" w:color="auto"/>
        <w:bottom w:val="none" w:sz="0" w:space="0" w:color="auto"/>
        <w:right w:val="none" w:sz="0" w:space="0" w:color="auto"/>
      </w:divBdr>
    </w:div>
    <w:div w:id="1798718506">
      <w:bodyDiv w:val="1"/>
      <w:marLeft w:val="0"/>
      <w:marRight w:val="0"/>
      <w:marTop w:val="0"/>
      <w:marBottom w:val="0"/>
      <w:divBdr>
        <w:top w:val="none" w:sz="0" w:space="0" w:color="auto"/>
        <w:left w:val="none" w:sz="0" w:space="0" w:color="auto"/>
        <w:bottom w:val="none" w:sz="0" w:space="0" w:color="auto"/>
        <w:right w:val="none" w:sz="0" w:space="0" w:color="auto"/>
      </w:divBdr>
    </w:div>
    <w:div w:id="1846936382">
      <w:bodyDiv w:val="1"/>
      <w:marLeft w:val="0"/>
      <w:marRight w:val="0"/>
      <w:marTop w:val="0"/>
      <w:marBottom w:val="0"/>
      <w:divBdr>
        <w:top w:val="none" w:sz="0" w:space="0" w:color="auto"/>
        <w:left w:val="none" w:sz="0" w:space="0" w:color="auto"/>
        <w:bottom w:val="none" w:sz="0" w:space="0" w:color="auto"/>
        <w:right w:val="none" w:sz="0" w:space="0" w:color="auto"/>
      </w:divBdr>
    </w:div>
    <w:div w:id="2132162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jlloydsmith@ucla.edu" TargetMode="Externa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23</Pages>
  <Words>38580</Words>
  <Characters>219906</Characters>
  <Application>Microsoft Office Word</Application>
  <DocSecurity>0</DocSecurity>
  <Lines>1832</Lines>
  <Paragraphs>5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lyn Gostic</dc:creator>
  <cp:keywords/>
  <dc:description/>
  <cp:lastModifiedBy>Katelyn Gostic</cp:lastModifiedBy>
  <cp:revision>3</cp:revision>
  <cp:lastPrinted>2019-05-20T17:46:00Z</cp:lastPrinted>
  <dcterms:created xsi:type="dcterms:W3CDTF">2019-07-01T16:40:00Z</dcterms:created>
  <dcterms:modified xsi:type="dcterms:W3CDTF">2019-07-01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3"&gt;&lt;session id="m9W20RzD"/&gt;&lt;style id="http://www.zotero.org/styles/vancouver" locale="en-US" hasBibliography="1" bibliographyStyleHasBeenSet="1"/&gt;&lt;prefs&gt;&lt;pref name="fieldType" value="Field"/&gt;&lt;pref name="automa</vt:lpwstr>
  </property>
  <property fmtid="{D5CDD505-2E9C-101B-9397-08002B2CF9AE}" pid="3" name="ZOTERO_PREF_2">
    <vt:lpwstr>ticJournalAbbreviations" value="true"/&gt;&lt;pref name="dontAskDelayCitationUpdates" value="true"/&gt;&lt;/prefs&gt;&lt;/data&gt;</vt:lpwstr>
  </property>
</Properties>
</file>